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5D466E"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7092292" w:history="1">
            <w:r w:rsidR="005D466E" w:rsidRPr="00660B30">
              <w:rPr>
                <w:rStyle w:val="Hyperlink"/>
                <w:rFonts w:ascii="Times New Roman" w:hAnsi="Times New Roman" w:cs="Times New Roman"/>
                <w:noProof/>
              </w:rPr>
              <w:t>Table of Figures</w:t>
            </w:r>
            <w:r w:rsidR="005D466E">
              <w:rPr>
                <w:noProof/>
                <w:webHidden/>
              </w:rPr>
              <w:tab/>
            </w:r>
            <w:r w:rsidR="005D466E">
              <w:rPr>
                <w:noProof/>
                <w:webHidden/>
              </w:rPr>
              <w:fldChar w:fldCharType="begin"/>
            </w:r>
            <w:r w:rsidR="005D466E">
              <w:rPr>
                <w:noProof/>
                <w:webHidden/>
              </w:rPr>
              <w:instrText xml:space="preserve"> PAGEREF _Toc517092292 \h </w:instrText>
            </w:r>
            <w:r w:rsidR="005D466E">
              <w:rPr>
                <w:noProof/>
                <w:webHidden/>
              </w:rPr>
            </w:r>
            <w:r w:rsidR="005D466E">
              <w:rPr>
                <w:noProof/>
                <w:webHidden/>
              </w:rPr>
              <w:fldChar w:fldCharType="separate"/>
            </w:r>
            <w:r w:rsidR="005D466E">
              <w:rPr>
                <w:noProof/>
                <w:webHidden/>
              </w:rPr>
              <w:t>3</w:t>
            </w:r>
            <w:r w:rsidR="005D466E">
              <w:rPr>
                <w:noProof/>
                <w:webHidden/>
              </w:rPr>
              <w:fldChar w:fldCharType="end"/>
            </w:r>
          </w:hyperlink>
        </w:p>
        <w:p w:rsidR="005D466E" w:rsidRDefault="005D466E">
          <w:pPr>
            <w:pStyle w:val="TOC1"/>
            <w:tabs>
              <w:tab w:val="right" w:leader="dot" w:pos="9010"/>
            </w:tabs>
            <w:rPr>
              <w:rFonts w:eastAsiaTheme="minorEastAsia" w:cstheme="minorBidi"/>
              <w:b w:val="0"/>
              <w:bCs w:val="0"/>
              <w:i w:val="0"/>
              <w:iCs w:val="0"/>
              <w:noProof/>
              <w:lang w:val="en-IE"/>
            </w:rPr>
          </w:pPr>
          <w:hyperlink w:anchor="_Toc517092293" w:history="1">
            <w:r w:rsidRPr="00660B30">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7092293 \h </w:instrText>
            </w:r>
            <w:r>
              <w:rPr>
                <w:noProof/>
                <w:webHidden/>
              </w:rPr>
            </w:r>
            <w:r>
              <w:rPr>
                <w:noProof/>
                <w:webHidden/>
              </w:rPr>
              <w:fldChar w:fldCharType="separate"/>
            </w:r>
            <w:r>
              <w:rPr>
                <w:noProof/>
                <w:webHidden/>
              </w:rPr>
              <w:t>4</w:t>
            </w:r>
            <w:r>
              <w:rPr>
                <w:noProof/>
                <w:webHidden/>
              </w:rPr>
              <w:fldChar w:fldCharType="end"/>
            </w:r>
          </w:hyperlink>
        </w:p>
        <w:p w:rsidR="005D466E" w:rsidRDefault="005D466E">
          <w:pPr>
            <w:pStyle w:val="TOC1"/>
            <w:tabs>
              <w:tab w:val="left" w:pos="480"/>
              <w:tab w:val="right" w:leader="dot" w:pos="9010"/>
            </w:tabs>
            <w:rPr>
              <w:rFonts w:eastAsiaTheme="minorEastAsia" w:cstheme="minorBidi"/>
              <w:b w:val="0"/>
              <w:bCs w:val="0"/>
              <w:i w:val="0"/>
              <w:iCs w:val="0"/>
              <w:noProof/>
              <w:lang w:val="en-IE"/>
            </w:rPr>
          </w:pPr>
          <w:hyperlink w:anchor="_Toc517092294" w:history="1">
            <w:r w:rsidRPr="00660B30">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660B30">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7092294 \h </w:instrText>
            </w:r>
            <w:r>
              <w:rPr>
                <w:noProof/>
                <w:webHidden/>
              </w:rPr>
            </w:r>
            <w:r>
              <w:rPr>
                <w:noProof/>
                <w:webHidden/>
              </w:rPr>
              <w:fldChar w:fldCharType="separate"/>
            </w:r>
            <w:r>
              <w:rPr>
                <w:noProof/>
                <w:webHidden/>
              </w:rPr>
              <w:t>5</w:t>
            </w:r>
            <w:r>
              <w:rPr>
                <w:noProof/>
                <w:webHidden/>
              </w:rPr>
              <w:fldChar w:fldCharType="end"/>
            </w:r>
          </w:hyperlink>
        </w:p>
        <w:p w:rsidR="005D466E" w:rsidRDefault="005D466E">
          <w:pPr>
            <w:pStyle w:val="TOC1"/>
            <w:tabs>
              <w:tab w:val="left" w:pos="480"/>
              <w:tab w:val="right" w:leader="dot" w:pos="9010"/>
            </w:tabs>
            <w:rPr>
              <w:rFonts w:eastAsiaTheme="minorEastAsia" w:cstheme="minorBidi"/>
              <w:b w:val="0"/>
              <w:bCs w:val="0"/>
              <w:i w:val="0"/>
              <w:iCs w:val="0"/>
              <w:noProof/>
              <w:lang w:val="en-IE"/>
            </w:rPr>
          </w:pPr>
          <w:hyperlink w:anchor="_Toc517092295" w:history="1">
            <w:r w:rsidRPr="00660B30">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660B30">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7092295 \h </w:instrText>
            </w:r>
            <w:r>
              <w:rPr>
                <w:noProof/>
                <w:webHidden/>
              </w:rPr>
            </w:r>
            <w:r>
              <w:rPr>
                <w:noProof/>
                <w:webHidden/>
              </w:rPr>
              <w:fldChar w:fldCharType="separate"/>
            </w:r>
            <w:r>
              <w:rPr>
                <w:noProof/>
                <w:webHidden/>
              </w:rPr>
              <w:t>6</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296" w:history="1">
            <w:r w:rsidRPr="00660B30">
              <w:rPr>
                <w:rStyle w:val="Hyperlink"/>
                <w:rFonts w:ascii="Times New Roman" w:hAnsi="Times New Roman" w:cs="Times New Roman"/>
                <w:noProof/>
              </w:rPr>
              <w:t>2.1</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7092296 \h </w:instrText>
            </w:r>
            <w:r>
              <w:rPr>
                <w:noProof/>
                <w:webHidden/>
              </w:rPr>
            </w:r>
            <w:r>
              <w:rPr>
                <w:noProof/>
                <w:webHidden/>
              </w:rPr>
              <w:fldChar w:fldCharType="separate"/>
            </w:r>
            <w:r>
              <w:rPr>
                <w:noProof/>
                <w:webHidden/>
              </w:rPr>
              <w:t>6</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297" w:history="1">
            <w:r w:rsidRPr="00660B30">
              <w:rPr>
                <w:rStyle w:val="Hyperlink"/>
                <w:rFonts w:ascii="Times New Roman" w:hAnsi="Times New Roman" w:cs="Times New Roman"/>
                <w:noProof/>
              </w:rPr>
              <w:t>2.1.1</w:t>
            </w:r>
            <w:r>
              <w:rPr>
                <w:rFonts w:eastAsiaTheme="minorEastAsia" w:cstheme="minorBidi"/>
                <w:noProof/>
                <w:sz w:val="24"/>
                <w:szCs w:val="24"/>
                <w:lang w:val="en-IE"/>
              </w:rPr>
              <w:tab/>
            </w:r>
            <w:r w:rsidRPr="00660B30">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7092297 \h </w:instrText>
            </w:r>
            <w:r>
              <w:rPr>
                <w:noProof/>
                <w:webHidden/>
              </w:rPr>
            </w:r>
            <w:r>
              <w:rPr>
                <w:noProof/>
                <w:webHidden/>
              </w:rPr>
              <w:fldChar w:fldCharType="separate"/>
            </w:r>
            <w:r>
              <w:rPr>
                <w:noProof/>
                <w:webHidden/>
              </w:rPr>
              <w:t>6</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298" w:history="1">
            <w:r w:rsidRPr="00660B30">
              <w:rPr>
                <w:rStyle w:val="Hyperlink"/>
                <w:rFonts w:ascii="Times New Roman" w:hAnsi="Times New Roman" w:cs="Times New Roman"/>
                <w:noProof/>
              </w:rPr>
              <w:t>2.1.2</w:t>
            </w:r>
            <w:r>
              <w:rPr>
                <w:rFonts w:eastAsiaTheme="minorEastAsia" w:cstheme="minorBidi"/>
                <w:noProof/>
                <w:sz w:val="24"/>
                <w:szCs w:val="24"/>
                <w:lang w:val="en-IE"/>
              </w:rPr>
              <w:tab/>
            </w:r>
            <w:r w:rsidRPr="00660B30">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7092298 \h </w:instrText>
            </w:r>
            <w:r>
              <w:rPr>
                <w:noProof/>
                <w:webHidden/>
              </w:rPr>
            </w:r>
            <w:r>
              <w:rPr>
                <w:noProof/>
                <w:webHidden/>
              </w:rPr>
              <w:fldChar w:fldCharType="separate"/>
            </w:r>
            <w:r>
              <w:rPr>
                <w:noProof/>
                <w:webHidden/>
              </w:rPr>
              <w:t>7</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299" w:history="1">
            <w:r w:rsidRPr="00660B30">
              <w:rPr>
                <w:rStyle w:val="Hyperlink"/>
                <w:rFonts w:ascii="Times New Roman" w:hAnsi="Times New Roman" w:cs="Times New Roman"/>
                <w:noProof/>
              </w:rPr>
              <w:t>2.1.3</w:t>
            </w:r>
            <w:r>
              <w:rPr>
                <w:rFonts w:eastAsiaTheme="minorEastAsia" w:cstheme="minorBidi"/>
                <w:noProof/>
                <w:sz w:val="24"/>
                <w:szCs w:val="24"/>
                <w:lang w:val="en-IE"/>
              </w:rPr>
              <w:tab/>
            </w:r>
            <w:r w:rsidRPr="00660B30">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7092299 \h </w:instrText>
            </w:r>
            <w:r>
              <w:rPr>
                <w:noProof/>
                <w:webHidden/>
              </w:rPr>
            </w:r>
            <w:r>
              <w:rPr>
                <w:noProof/>
                <w:webHidden/>
              </w:rPr>
              <w:fldChar w:fldCharType="separate"/>
            </w:r>
            <w:r>
              <w:rPr>
                <w:noProof/>
                <w:webHidden/>
              </w:rPr>
              <w:t>7</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0" w:history="1">
            <w:r w:rsidRPr="00660B30">
              <w:rPr>
                <w:rStyle w:val="Hyperlink"/>
                <w:rFonts w:ascii="Times New Roman" w:hAnsi="Times New Roman" w:cs="Times New Roman"/>
                <w:noProof/>
              </w:rPr>
              <w:t>2.1.4</w:t>
            </w:r>
            <w:r>
              <w:rPr>
                <w:rFonts w:eastAsiaTheme="minorEastAsia" w:cstheme="minorBidi"/>
                <w:noProof/>
                <w:sz w:val="24"/>
                <w:szCs w:val="24"/>
                <w:lang w:val="en-IE"/>
              </w:rPr>
              <w:tab/>
            </w:r>
            <w:r w:rsidRPr="00660B30">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7092300 \h </w:instrText>
            </w:r>
            <w:r>
              <w:rPr>
                <w:noProof/>
                <w:webHidden/>
              </w:rPr>
            </w:r>
            <w:r>
              <w:rPr>
                <w:noProof/>
                <w:webHidden/>
              </w:rPr>
              <w:fldChar w:fldCharType="separate"/>
            </w:r>
            <w:r>
              <w:rPr>
                <w:noProof/>
                <w:webHidden/>
              </w:rPr>
              <w:t>8</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1" w:history="1">
            <w:r w:rsidRPr="00660B30">
              <w:rPr>
                <w:rStyle w:val="Hyperlink"/>
                <w:rFonts w:ascii="Times New Roman" w:hAnsi="Times New Roman" w:cs="Times New Roman"/>
                <w:noProof/>
              </w:rPr>
              <w:t>2.1.5</w:t>
            </w:r>
            <w:r>
              <w:rPr>
                <w:rFonts w:eastAsiaTheme="minorEastAsia" w:cstheme="minorBidi"/>
                <w:noProof/>
                <w:sz w:val="24"/>
                <w:szCs w:val="24"/>
                <w:lang w:val="en-IE"/>
              </w:rPr>
              <w:tab/>
            </w:r>
            <w:r w:rsidRPr="00660B30">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7092301 \h </w:instrText>
            </w:r>
            <w:r>
              <w:rPr>
                <w:noProof/>
                <w:webHidden/>
              </w:rPr>
            </w:r>
            <w:r>
              <w:rPr>
                <w:noProof/>
                <w:webHidden/>
              </w:rPr>
              <w:fldChar w:fldCharType="separate"/>
            </w:r>
            <w:r>
              <w:rPr>
                <w:noProof/>
                <w:webHidden/>
              </w:rPr>
              <w:t>8</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2" w:history="1">
            <w:r w:rsidRPr="00660B30">
              <w:rPr>
                <w:rStyle w:val="Hyperlink"/>
                <w:rFonts w:ascii="Times New Roman" w:hAnsi="Times New Roman" w:cs="Times New Roman"/>
                <w:noProof/>
              </w:rPr>
              <w:t>2.1.6</w:t>
            </w:r>
            <w:r>
              <w:rPr>
                <w:rFonts w:eastAsiaTheme="minorEastAsia" w:cstheme="minorBidi"/>
                <w:noProof/>
                <w:sz w:val="24"/>
                <w:szCs w:val="24"/>
                <w:lang w:val="en-IE"/>
              </w:rPr>
              <w:tab/>
            </w:r>
            <w:r w:rsidRPr="00660B30">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7092302 \h </w:instrText>
            </w:r>
            <w:r>
              <w:rPr>
                <w:noProof/>
                <w:webHidden/>
              </w:rPr>
            </w:r>
            <w:r>
              <w:rPr>
                <w:noProof/>
                <w:webHidden/>
              </w:rPr>
              <w:fldChar w:fldCharType="separate"/>
            </w:r>
            <w:r>
              <w:rPr>
                <w:noProof/>
                <w:webHidden/>
              </w:rPr>
              <w:t>9</w:t>
            </w:r>
            <w:r>
              <w:rPr>
                <w:noProof/>
                <w:webHidden/>
              </w:rPr>
              <w:fldChar w:fldCharType="end"/>
            </w:r>
          </w:hyperlink>
        </w:p>
        <w:p w:rsidR="005D466E" w:rsidRDefault="005D466E">
          <w:pPr>
            <w:pStyle w:val="TOC3"/>
            <w:tabs>
              <w:tab w:val="left" w:pos="1440"/>
              <w:tab w:val="right" w:leader="dot" w:pos="9010"/>
            </w:tabs>
            <w:rPr>
              <w:rFonts w:eastAsiaTheme="minorEastAsia" w:cstheme="minorBidi"/>
              <w:noProof/>
              <w:sz w:val="24"/>
              <w:szCs w:val="24"/>
              <w:lang w:val="en-IE"/>
            </w:rPr>
          </w:pPr>
          <w:hyperlink w:anchor="_Toc517092303" w:history="1">
            <w:r w:rsidRPr="00660B30">
              <w:rPr>
                <w:rStyle w:val="Hyperlink"/>
                <w:rFonts w:ascii="Times New Roman" w:hAnsi="Times New Roman" w:cs="Times New Roman"/>
                <w:noProof/>
              </w:rPr>
              <w:t>2.1.6.1</w:t>
            </w:r>
            <w:r>
              <w:rPr>
                <w:rFonts w:eastAsiaTheme="minorEastAsia" w:cstheme="minorBidi"/>
                <w:noProof/>
                <w:sz w:val="24"/>
                <w:szCs w:val="24"/>
                <w:lang w:val="en-IE"/>
              </w:rPr>
              <w:tab/>
            </w:r>
            <w:r w:rsidRPr="00660B30">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7092303 \h </w:instrText>
            </w:r>
            <w:r>
              <w:rPr>
                <w:noProof/>
                <w:webHidden/>
              </w:rPr>
            </w:r>
            <w:r>
              <w:rPr>
                <w:noProof/>
                <w:webHidden/>
              </w:rPr>
              <w:fldChar w:fldCharType="separate"/>
            </w:r>
            <w:r>
              <w:rPr>
                <w:noProof/>
                <w:webHidden/>
              </w:rPr>
              <w:t>9</w:t>
            </w:r>
            <w:r>
              <w:rPr>
                <w:noProof/>
                <w:webHidden/>
              </w:rPr>
              <w:fldChar w:fldCharType="end"/>
            </w:r>
          </w:hyperlink>
        </w:p>
        <w:p w:rsidR="005D466E" w:rsidRDefault="005D466E">
          <w:pPr>
            <w:pStyle w:val="TOC3"/>
            <w:tabs>
              <w:tab w:val="left" w:pos="1440"/>
              <w:tab w:val="right" w:leader="dot" w:pos="9010"/>
            </w:tabs>
            <w:rPr>
              <w:rFonts w:eastAsiaTheme="minorEastAsia" w:cstheme="minorBidi"/>
              <w:noProof/>
              <w:sz w:val="24"/>
              <w:szCs w:val="24"/>
              <w:lang w:val="en-IE"/>
            </w:rPr>
          </w:pPr>
          <w:hyperlink w:anchor="_Toc517092304" w:history="1">
            <w:r w:rsidRPr="00660B30">
              <w:rPr>
                <w:rStyle w:val="Hyperlink"/>
                <w:rFonts w:ascii="Times New Roman" w:hAnsi="Times New Roman" w:cs="Times New Roman"/>
                <w:noProof/>
              </w:rPr>
              <w:t>2.1.6.2</w:t>
            </w:r>
            <w:r>
              <w:rPr>
                <w:rFonts w:eastAsiaTheme="minorEastAsia" w:cstheme="minorBidi"/>
                <w:noProof/>
                <w:sz w:val="24"/>
                <w:szCs w:val="24"/>
                <w:lang w:val="en-IE"/>
              </w:rPr>
              <w:tab/>
            </w:r>
            <w:r w:rsidRPr="00660B30">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7092304 \h </w:instrText>
            </w:r>
            <w:r>
              <w:rPr>
                <w:noProof/>
                <w:webHidden/>
              </w:rPr>
            </w:r>
            <w:r>
              <w:rPr>
                <w:noProof/>
                <w:webHidden/>
              </w:rPr>
              <w:fldChar w:fldCharType="separate"/>
            </w:r>
            <w:r>
              <w:rPr>
                <w:noProof/>
                <w:webHidden/>
              </w:rPr>
              <w:t>9</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5" w:history="1">
            <w:r w:rsidRPr="00660B30">
              <w:rPr>
                <w:rStyle w:val="Hyperlink"/>
                <w:rFonts w:ascii="Times New Roman" w:hAnsi="Times New Roman" w:cs="Times New Roman"/>
                <w:noProof/>
              </w:rPr>
              <w:t>2.1.7</w:t>
            </w:r>
            <w:r>
              <w:rPr>
                <w:rFonts w:eastAsiaTheme="minorEastAsia" w:cstheme="minorBidi"/>
                <w:noProof/>
                <w:sz w:val="24"/>
                <w:szCs w:val="24"/>
                <w:lang w:val="en-IE"/>
              </w:rPr>
              <w:tab/>
            </w:r>
            <w:r w:rsidRPr="00660B30">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7092305 \h </w:instrText>
            </w:r>
            <w:r>
              <w:rPr>
                <w:noProof/>
                <w:webHidden/>
              </w:rPr>
            </w:r>
            <w:r>
              <w:rPr>
                <w:noProof/>
                <w:webHidden/>
              </w:rPr>
              <w:fldChar w:fldCharType="separate"/>
            </w:r>
            <w:r>
              <w:rPr>
                <w:noProof/>
                <w:webHidden/>
              </w:rPr>
              <w:t>10</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6" w:history="1">
            <w:r w:rsidRPr="00660B30">
              <w:rPr>
                <w:rStyle w:val="Hyperlink"/>
                <w:rFonts w:ascii="Times New Roman" w:hAnsi="Times New Roman" w:cs="Times New Roman"/>
                <w:noProof/>
              </w:rPr>
              <w:t>2.1.8</w:t>
            </w:r>
            <w:r>
              <w:rPr>
                <w:rFonts w:eastAsiaTheme="minorEastAsia" w:cstheme="minorBidi"/>
                <w:noProof/>
                <w:sz w:val="24"/>
                <w:szCs w:val="24"/>
                <w:lang w:val="en-IE"/>
              </w:rPr>
              <w:tab/>
            </w:r>
            <w:r w:rsidRPr="00660B30">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7092306 \h </w:instrText>
            </w:r>
            <w:r>
              <w:rPr>
                <w:noProof/>
                <w:webHidden/>
              </w:rPr>
            </w:r>
            <w:r>
              <w:rPr>
                <w:noProof/>
                <w:webHidden/>
              </w:rPr>
              <w:fldChar w:fldCharType="separate"/>
            </w:r>
            <w:r>
              <w:rPr>
                <w:noProof/>
                <w:webHidden/>
              </w:rPr>
              <w:t>10</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07" w:history="1">
            <w:r w:rsidRPr="00660B30">
              <w:rPr>
                <w:rStyle w:val="Hyperlink"/>
                <w:rFonts w:ascii="Times New Roman" w:hAnsi="Times New Roman" w:cs="Times New Roman"/>
                <w:noProof/>
              </w:rPr>
              <w:t>2.1.9</w:t>
            </w:r>
            <w:r>
              <w:rPr>
                <w:rFonts w:eastAsiaTheme="minorEastAsia" w:cstheme="minorBidi"/>
                <w:noProof/>
                <w:sz w:val="24"/>
                <w:szCs w:val="24"/>
                <w:lang w:val="en-IE"/>
              </w:rPr>
              <w:tab/>
            </w:r>
            <w:r w:rsidRPr="00660B30">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7092307 \h </w:instrText>
            </w:r>
            <w:r>
              <w:rPr>
                <w:noProof/>
                <w:webHidden/>
              </w:rPr>
            </w:r>
            <w:r>
              <w:rPr>
                <w:noProof/>
                <w:webHidden/>
              </w:rPr>
              <w:fldChar w:fldCharType="separate"/>
            </w:r>
            <w:r>
              <w:rPr>
                <w:noProof/>
                <w:webHidden/>
              </w:rPr>
              <w:t>10</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308" w:history="1">
            <w:r w:rsidRPr="00660B30">
              <w:rPr>
                <w:rStyle w:val="Hyperlink"/>
                <w:rFonts w:ascii="Times New Roman" w:hAnsi="Times New Roman" w:cs="Times New Roman"/>
                <w:noProof/>
              </w:rPr>
              <w:t>2.2</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7092308 \h </w:instrText>
            </w:r>
            <w:r>
              <w:rPr>
                <w:noProof/>
                <w:webHidden/>
              </w:rPr>
            </w:r>
            <w:r>
              <w:rPr>
                <w:noProof/>
                <w:webHidden/>
              </w:rPr>
              <w:fldChar w:fldCharType="separate"/>
            </w:r>
            <w:r>
              <w:rPr>
                <w:noProof/>
                <w:webHidden/>
              </w:rPr>
              <w:t>11</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309" w:history="1">
            <w:r w:rsidRPr="00660B30">
              <w:rPr>
                <w:rStyle w:val="Hyperlink"/>
                <w:rFonts w:ascii="Times New Roman" w:hAnsi="Times New Roman" w:cs="Times New Roman"/>
                <w:noProof/>
              </w:rPr>
              <w:t>2.3</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7092309 \h </w:instrText>
            </w:r>
            <w:r>
              <w:rPr>
                <w:noProof/>
                <w:webHidden/>
              </w:rPr>
            </w:r>
            <w:r>
              <w:rPr>
                <w:noProof/>
                <w:webHidden/>
              </w:rPr>
              <w:fldChar w:fldCharType="separate"/>
            </w:r>
            <w:r>
              <w:rPr>
                <w:noProof/>
                <w:webHidden/>
              </w:rPr>
              <w:t>16</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10" w:history="1">
            <w:r w:rsidRPr="00660B30">
              <w:rPr>
                <w:rStyle w:val="Hyperlink"/>
                <w:rFonts w:ascii="Times New Roman" w:hAnsi="Times New Roman" w:cs="Times New Roman"/>
                <w:noProof/>
              </w:rPr>
              <w:t>2.3.1</w:t>
            </w:r>
            <w:r>
              <w:rPr>
                <w:rFonts w:eastAsiaTheme="minorEastAsia" w:cstheme="minorBidi"/>
                <w:noProof/>
                <w:sz w:val="24"/>
                <w:szCs w:val="24"/>
                <w:lang w:val="en-IE"/>
              </w:rPr>
              <w:tab/>
            </w:r>
            <w:r w:rsidRPr="00660B30">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7092310 \h </w:instrText>
            </w:r>
            <w:r>
              <w:rPr>
                <w:noProof/>
                <w:webHidden/>
              </w:rPr>
            </w:r>
            <w:r>
              <w:rPr>
                <w:noProof/>
                <w:webHidden/>
              </w:rPr>
              <w:fldChar w:fldCharType="separate"/>
            </w:r>
            <w:r>
              <w:rPr>
                <w:noProof/>
                <w:webHidden/>
              </w:rPr>
              <w:t>19</w:t>
            </w:r>
            <w:r>
              <w:rPr>
                <w:noProof/>
                <w:webHidden/>
              </w:rPr>
              <w:fldChar w:fldCharType="end"/>
            </w:r>
          </w:hyperlink>
        </w:p>
        <w:p w:rsidR="005D466E" w:rsidRDefault="005D466E">
          <w:pPr>
            <w:pStyle w:val="TOC1"/>
            <w:tabs>
              <w:tab w:val="left" w:pos="480"/>
              <w:tab w:val="right" w:leader="dot" w:pos="9010"/>
            </w:tabs>
            <w:rPr>
              <w:rFonts w:eastAsiaTheme="minorEastAsia" w:cstheme="minorBidi"/>
              <w:b w:val="0"/>
              <w:bCs w:val="0"/>
              <w:i w:val="0"/>
              <w:iCs w:val="0"/>
              <w:noProof/>
              <w:lang w:val="en-IE"/>
            </w:rPr>
          </w:pPr>
          <w:hyperlink w:anchor="_Toc517092311" w:history="1">
            <w:r w:rsidRPr="00660B30">
              <w:rPr>
                <w:rStyle w:val="Hyperlink"/>
                <w:rFonts w:ascii="Times New Roman" w:hAnsi="Times New Roman" w:cs="Times New Roman"/>
                <w:noProof/>
              </w:rPr>
              <w:t>3.</w:t>
            </w:r>
            <w:r>
              <w:rPr>
                <w:rFonts w:eastAsiaTheme="minorEastAsia" w:cstheme="minorBidi"/>
                <w:b w:val="0"/>
                <w:bCs w:val="0"/>
                <w:i w:val="0"/>
                <w:iCs w:val="0"/>
                <w:noProof/>
                <w:lang w:val="en-IE"/>
              </w:rPr>
              <w:tab/>
            </w:r>
            <w:r w:rsidRPr="00660B30">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7092311 \h </w:instrText>
            </w:r>
            <w:r>
              <w:rPr>
                <w:noProof/>
                <w:webHidden/>
              </w:rPr>
            </w:r>
            <w:r>
              <w:rPr>
                <w:noProof/>
                <w:webHidden/>
              </w:rPr>
              <w:fldChar w:fldCharType="separate"/>
            </w:r>
            <w:r>
              <w:rPr>
                <w:noProof/>
                <w:webHidden/>
              </w:rPr>
              <w:t>21</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312" w:history="1">
            <w:r w:rsidRPr="00660B30">
              <w:rPr>
                <w:rStyle w:val="Hyperlink"/>
                <w:rFonts w:ascii="Times New Roman" w:hAnsi="Times New Roman" w:cs="Times New Roman"/>
                <w:noProof/>
              </w:rPr>
              <w:t>3.1</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7092312 \h </w:instrText>
            </w:r>
            <w:r>
              <w:rPr>
                <w:noProof/>
                <w:webHidden/>
              </w:rPr>
            </w:r>
            <w:r>
              <w:rPr>
                <w:noProof/>
                <w:webHidden/>
              </w:rPr>
              <w:fldChar w:fldCharType="separate"/>
            </w:r>
            <w:r>
              <w:rPr>
                <w:noProof/>
                <w:webHidden/>
              </w:rPr>
              <w:t>21</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313" w:history="1">
            <w:r w:rsidRPr="00660B30">
              <w:rPr>
                <w:rStyle w:val="Hyperlink"/>
                <w:rFonts w:ascii="Times New Roman" w:hAnsi="Times New Roman" w:cs="Times New Roman"/>
                <w:noProof/>
              </w:rPr>
              <w:t>3.2</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092313 \h </w:instrText>
            </w:r>
            <w:r>
              <w:rPr>
                <w:noProof/>
                <w:webHidden/>
              </w:rPr>
            </w:r>
            <w:r>
              <w:rPr>
                <w:noProof/>
                <w:webHidden/>
              </w:rPr>
              <w:fldChar w:fldCharType="separate"/>
            </w:r>
            <w:r>
              <w:rPr>
                <w:noProof/>
                <w:webHidden/>
              </w:rPr>
              <w:t>21</w:t>
            </w:r>
            <w:r>
              <w:rPr>
                <w:noProof/>
                <w:webHidden/>
              </w:rPr>
              <w:fldChar w:fldCharType="end"/>
            </w:r>
          </w:hyperlink>
        </w:p>
        <w:p w:rsidR="005D466E" w:rsidRDefault="005D466E">
          <w:pPr>
            <w:pStyle w:val="TOC2"/>
            <w:tabs>
              <w:tab w:val="left" w:pos="960"/>
              <w:tab w:val="right" w:leader="dot" w:pos="9010"/>
            </w:tabs>
            <w:rPr>
              <w:rFonts w:eastAsiaTheme="minorEastAsia" w:cstheme="minorBidi"/>
              <w:b w:val="0"/>
              <w:bCs w:val="0"/>
              <w:noProof/>
              <w:sz w:val="24"/>
              <w:szCs w:val="24"/>
              <w:lang w:val="en-IE"/>
            </w:rPr>
          </w:pPr>
          <w:hyperlink w:anchor="_Toc517092314" w:history="1">
            <w:r w:rsidRPr="00660B30">
              <w:rPr>
                <w:rStyle w:val="Hyperlink"/>
                <w:rFonts w:ascii="Times New Roman" w:hAnsi="Times New Roman" w:cs="Times New Roman"/>
                <w:noProof/>
              </w:rPr>
              <w:t>3.3</w:t>
            </w:r>
            <w:r>
              <w:rPr>
                <w:rFonts w:eastAsiaTheme="minorEastAsia" w:cstheme="minorBidi"/>
                <w:b w:val="0"/>
                <w:bCs w:val="0"/>
                <w:noProof/>
                <w:sz w:val="24"/>
                <w:szCs w:val="24"/>
                <w:lang w:val="en-IE"/>
              </w:rPr>
              <w:tab/>
            </w:r>
            <w:r w:rsidRPr="00660B30">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092314 \h </w:instrText>
            </w:r>
            <w:r>
              <w:rPr>
                <w:noProof/>
                <w:webHidden/>
              </w:rPr>
            </w:r>
            <w:r>
              <w:rPr>
                <w:noProof/>
                <w:webHidden/>
              </w:rPr>
              <w:fldChar w:fldCharType="separate"/>
            </w:r>
            <w:r>
              <w:rPr>
                <w:noProof/>
                <w:webHidden/>
              </w:rPr>
              <w:t>22</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15" w:history="1">
            <w:r w:rsidRPr="00660B30">
              <w:rPr>
                <w:rStyle w:val="Hyperlink"/>
                <w:rFonts w:ascii="Times New Roman" w:hAnsi="Times New Roman" w:cs="Times New Roman"/>
                <w:noProof/>
              </w:rPr>
              <w:t>3.3.1</w:t>
            </w:r>
            <w:r>
              <w:rPr>
                <w:rFonts w:eastAsiaTheme="minorEastAsia" w:cstheme="minorBidi"/>
                <w:noProof/>
                <w:sz w:val="24"/>
                <w:szCs w:val="24"/>
                <w:lang w:val="en-IE"/>
              </w:rPr>
              <w:tab/>
            </w:r>
            <w:r w:rsidRPr="00660B30">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7092315 \h </w:instrText>
            </w:r>
            <w:r>
              <w:rPr>
                <w:noProof/>
                <w:webHidden/>
              </w:rPr>
            </w:r>
            <w:r>
              <w:rPr>
                <w:noProof/>
                <w:webHidden/>
              </w:rPr>
              <w:fldChar w:fldCharType="separate"/>
            </w:r>
            <w:r>
              <w:rPr>
                <w:noProof/>
                <w:webHidden/>
              </w:rPr>
              <w:t>22</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16" w:history="1">
            <w:r w:rsidRPr="00660B30">
              <w:rPr>
                <w:rStyle w:val="Hyperlink"/>
                <w:rFonts w:ascii="Times New Roman" w:hAnsi="Times New Roman" w:cs="Times New Roman"/>
                <w:noProof/>
              </w:rPr>
              <w:t>3.3.2</w:t>
            </w:r>
            <w:r>
              <w:rPr>
                <w:rFonts w:eastAsiaTheme="minorEastAsia" w:cstheme="minorBidi"/>
                <w:noProof/>
                <w:sz w:val="24"/>
                <w:szCs w:val="24"/>
                <w:lang w:val="en-IE"/>
              </w:rPr>
              <w:tab/>
            </w:r>
            <w:r w:rsidRPr="00660B30">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7092316 \h </w:instrText>
            </w:r>
            <w:r>
              <w:rPr>
                <w:noProof/>
                <w:webHidden/>
              </w:rPr>
            </w:r>
            <w:r>
              <w:rPr>
                <w:noProof/>
                <w:webHidden/>
              </w:rPr>
              <w:fldChar w:fldCharType="separate"/>
            </w:r>
            <w:r>
              <w:rPr>
                <w:noProof/>
                <w:webHidden/>
              </w:rPr>
              <w:t>23</w:t>
            </w:r>
            <w:r>
              <w:rPr>
                <w:noProof/>
                <w:webHidden/>
              </w:rPr>
              <w:fldChar w:fldCharType="end"/>
            </w:r>
          </w:hyperlink>
        </w:p>
        <w:p w:rsidR="005D466E" w:rsidRDefault="005D466E">
          <w:pPr>
            <w:pStyle w:val="TOC3"/>
            <w:tabs>
              <w:tab w:val="left" w:pos="1200"/>
              <w:tab w:val="right" w:leader="dot" w:pos="9010"/>
            </w:tabs>
            <w:rPr>
              <w:rFonts w:eastAsiaTheme="minorEastAsia" w:cstheme="minorBidi"/>
              <w:noProof/>
              <w:sz w:val="24"/>
              <w:szCs w:val="24"/>
              <w:lang w:val="en-IE"/>
            </w:rPr>
          </w:pPr>
          <w:hyperlink w:anchor="_Toc517092317" w:history="1">
            <w:r w:rsidRPr="00660B30">
              <w:rPr>
                <w:rStyle w:val="Hyperlink"/>
                <w:rFonts w:ascii="Times New Roman" w:hAnsi="Times New Roman" w:cs="Times New Roman"/>
                <w:noProof/>
              </w:rPr>
              <w:t>3.3.3</w:t>
            </w:r>
            <w:r>
              <w:rPr>
                <w:rFonts w:eastAsiaTheme="minorEastAsia" w:cstheme="minorBidi"/>
                <w:noProof/>
                <w:sz w:val="24"/>
                <w:szCs w:val="24"/>
                <w:lang w:val="en-IE"/>
              </w:rPr>
              <w:tab/>
            </w:r>
            <w:r w:rsidRPr="00660B30">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7092317 \h </w:instrText>
            </w:r>
            <w:r>
              <w:rPr>
                <w:noProof/>
                <w:webHidden/>
              </w:rPr>
            </w:r>
            <w:r>
              <w:rPr>
                <w:noProof/>
                <w:webHidden/>
              </w:rPr>
              <w:fldChar w:fldCharType="separate"/>
            </w:r>
            <w:r>
              <w:rPr>
                <w:noProof/>
                <w:webHidden/>
              </w:rPr>
              <w:t>24</w:t>
            </w:r>
            <w:r>
              <w:rPr>
                <w:noProof/>
                <w:webHidden/>
              </w:rPr>
              <w:fldChar w:fldCharType="end"/>
            </w:r>
          </w:hyperlink>
        </w:p>
        <w:p w:rsidR="005D466E" w:rsidRDefault="005D466E">
          <w:pPr>
            <w:pStyle w:val="TOC1"/>
            <w:tabs>
              <w:tab w:val="right" w:leader="dot" w:pos="9010"/>
            </w:tabs>
            <w:rPr>
              <w:rFonts w:eastAsiaTheme="minorEastAsia" w:cstheme="minorBidi"/>
              <w:b w:val="0"/>
              <w:bCs w:val="0"/>
              <w:i w:val="0"/>
              <w:iCs w:val="0"/>
              <w:noProof/>
              <w:lang w:val="en-IE"/>
            </w:rPr>
          </w:pPr>
          <w:hyperlink w:anchor="_Toc517092318" w:history="1">
            <w:r w:rsidRPr="00660B3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092318 \h </w:instrText>
            </w:r>
            <w:r>
              <w:rPr>
                <w:noProof/>
                <w:webHidden/>
              </w:rPr>
            </w:r>
            <w:r>
              <w:rPr>
                <w:noProof/>
                <w:webHidden/>
              </w:rPr>
              <w:fldChar w:fldCharType="separate"/>
            </w:r>
            <w:r>
              <w:rPr>
                <w:noProof/>
                <w:webHidden/>
              </w:rPr>
              <w:t>25</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0" w:name="_Toc517092292"/>
      <w:r w:rsidRPr="007B6AB4">
        <w:rPr>
          <w:rFonts w:ascii="Times New Roman" w:hAnsi="Times New Roman" w:cs="Times New Roman"/>
          <w:sz w:val="28"/>
          <w:szCs w:val="28"/>
        </w:rPr>
        <w:lastRenderedPageBreak/>
        <w:t>Table of Figures</w:t>
      </w:r>
      <w:bookmarkEnd w:id="0"/>
    </w:p>
    <w:p w:rsidR="00075A53" w:rsidRPr="00075A53" w:rsidRDefault="00075A53" w:rsidP="00075A53">
      <w:pPr>
        <w:rPr>
          <w:lang w:val="en-GB"/>
        </w:rPr>
      </w:pPr>
    </w:p>
    <w:p w:rsidR="00C205B3" w:rsidRDefault="00075A53">
      <w:pPr>
        <w:pStyle w:val="TableofFigures"/>
        <w:tabs>
          <w:tab w:val="right" w:leader="dot" w:pos="9010"/>
        </w:tabs>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7092253" w:history="1">
        <w:r w:rsidR="00C205B3" w:rsidRPr="00DC4A5B">
          <w:rPr>
            <w:rStyle w:val="Hyperlink"/>
            <w:rFonts w:eastAsiaTheme="majorEastAsia"/>
            <w:b/>
            <w:noProof/>
          </w:rPr>
          <w:t>Figure 1</w:t>
        </w:r>
        <w:r w:rsidR="00C205B3" w:rsidRPr="00DC4A5B">
          <w:rPr>
            <w:rStyle w:val="Hyperlink"/>
            <w:rFonts w:eastAsiaTheme="majorEastAsia"/>
            <w:noProof/>
          </w:rPr>
          <w:t>. Graphical implementation of walk forward cross validation. Image sourced from (Nawara, 2017)</w:t>
        </w:r>
        <w:r w:rsidR="00C205B3">
          <w:rPr>
            <w:noProof/>
            <w:webHidden/>
          </w:rPr>
          <w:tab/>
        </w:r>
        <w:r w:rsidR="00C205B3">
          <w:rPr>
            <w:noProof/>
            <w:webHidden/>
          </w:rPr>
          <w:fldChar w:fldCharType="begin"/>
        </w:r>
        <w:r w:rsidR="00C205B3">
          <w:rPr>
            <w:noProof/>
            <w:webHidden/>
          </w:rPr>
          <w:instrText xml:space="preserve"> PAGEREF _Toc517092253 \h </w:instrText>
        </w:r>
        <w:r w:rsidR="00C205B3">
          <w:rPr>
            <w:noProof/>
            <w:webHidden/>
          </w:rPr>
        </w:r>
        <w:r w:rsidR="00C205B3">
          <w:rPr>
            <w:noProof/>
            <w:webHidden/>
          </w:rPr>
          <w:fldChar w:fldCharType="separate"/>
        </w:r>
        <w:r w:rsidR="00C205B3">
          <w:rPr>
            <w:noProof/>
            <w:webHidden/>
          </w:rPr>
          <w:t>24</w:t>
        </w:r>
        <w:r w:rsidR="00C205B3">
          <w:rPr>
            <w:noProof/>
            <w:webHidden/>
          </w:rPr>
          <w:fldChar w:fldCharType="end"/>
        </w:r>
      </w:hyperlink>
    </w:p>
    <w:p w:rsidR="007B6AB4" w:rsidRPr="007B6AB4" w:rsidRDefault="00075A53" w:rsidP="007B6AB4">
      <w:pPr>
        <w:pStyle w:val="Heading1"/>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7092293"/>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7092294"/>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565D85" w:rsidP="008161B3">
      <w:pPr>
        <w:spacing w:line="360" w:lineRule="auto"/>
        <w:jc w:val="both"/>
      </w:pPr>
      <w:r>
        <w:t xml:space="preserve">The remainder of this document will continue as follows; </w:t>
      </w:r>
      <w:hyperlink w:anchor="Literature Review" w:history="1">
        <w:r w:rsidRPr="00D800DF">
          <w:rPr>
            <w:rStyle w:val="Hyperlink"/>
          </w:rPr>
          <w:t>Section 2</w:t>
        </w:r>
      </w:hyperlink>
      <w:r>
        <w:t xml:space="preserve"> will comprise of the literature analysis. This sections will be further partitioned into two subsections. </w:t>
      </w:r>
      <w:hyperlink w:anchor="Overview of Existing Technologies" w:history="1">
        <w:r w:rsidRPr="00D800DF">
          <w:rPr>
            <w:rStyle w:val="Hyperlink"/>
          </w:rPr>
          <w:t>Section 2.1</w:t>
        </w:r>
      </w:hyperlink>
      <w:r>
        <w:t xml:space="preserve"> will provide a brief description of each of the algorithms that are used by existing studies. </w:t>
      </w:r>
      <w:hyperlink w:anchor="Existing Data Mining Studies" w:history="1">
        <w:r w:rsidRPr="00D800DF">
          <w:rPr>
            <w:rStyle w:val="Hyperlink"/>
          </w:rPr>
          <w:t xml:space="preserve">Section </w:t>
        </w:r>
        <w:r w:rsidR="00992E89" w:rsidRPr="00D800DF">
          <w:rPr>
            <w:rStyle w:val="Hyperlink"/>
          </w:rPr>
          <w:t>2.2</w:t>
        </w:r>
      </w:hyperlink>
      <w:r w:rsidR="00992E89">
        <w:t xml:space="preserve"> will provide a broader outlook on each of these studies, such as any interesting findings that they make and how well the algorithms used perform.</w:t>
      </w:r>
      <w:r w:rsidR="006048EC">
        <w:t xml:space="preserve"> </w:t>
      </w:r>
      <w:hyperlink w:anchor="2.3 Current Numerical Weather Prediction Systems" w:history="1">
        <w:r w:rsidR="006048EC" w:rsidRPr="00D800DF">
          <w:rPr>
            <w:rStyle w:val="Hyperlink"/>
          </w:rPr>
          <w:t>Section 2.3</w:t>
        </w:r>
      </w:hyperlink>
      <w:r w:rsidR="006048EC">
        <w:t xml:space="preserve"> provides an insight into past and current numerical weather prediction practices as well as the weather models applied by Met Eireann to generate their forecast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7092295"/>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7092296"/>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7092297"/>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7092298"/>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7092299"/>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7092300"/>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7092301"/>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models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7092302"/>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7092303"/>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7092304"/>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7092305"/>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7092306"/>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7092307"/>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7092308"/>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7092309"/>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7092310"/>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7092311"/>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7092312"/>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522C2F" w:rsidRPr="00F10DAF">
        <w:rPr>
          <w:lang w:val="en-GB"/>
        </w:rPr>
        <w:instrText xml:space="preserve"> ADDIN ZOTERO_ITEM CSL_CITATION {"citationID":"mW1ZIHU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522C2F" w:rsidRPr="00F10DAF">
        <w:rPr>
          <w:lang w:val="en-US"/>
        </w:rPr>
        <w:t>(</w:t>
      </w:r>
      <w:r w:rsidR="00522C2F" w:rsidRPr="00F10DAF">
        <w:rPr>
          <w:iCs/>
          <w:lang w:val="en-US"/>
        </w:rPr>
        <w:t>Water Vapour - Met Éireann - The Irish Meteorological Service</w:t>
      </w:r>
      <w:r w:rsidR="00522C2F" w:rsidRPr="00F10DAF">
        <w:rPr>
          <w:lang w:val="en-US"/>
        </w:rPr>
        <w:t>, n.d.)</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r w:rsidRPr="000F3487">
        <w:rPr>
          <w:b/>
          <w:lang w:val="en-GB"/>
        </w:rPr>
        <w:t>utc</w:t>
      </w:r>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sp:</w:t>
      </w:r>
      <w:r>
        <w:rPr>
          <w:lang w:val="en-GB"/>
        </w:rPr>
        <w:t xml:space="preserve"> Windspeed (</w:t>
      </w:r>
      <w:r>
        <w:rPr>
          <w:b/>
          <w:lang w:val="en-GB"/>
        </w:rPr>
        <w:t>kt</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dir:</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7092313"/>
      <w:r>
        <w:rPr>
          <w:rFonts w:ascii="Times New Roman" w:hAnsi="Times New Roman" w:cs="Times New Roman"/>
          <w:sz w:val="28"/>
          <w:szCs w:val="28"/>
        </w:rPr>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7092314"/>
      <w:r w:rsidRPr="0094255C">
        <w:rPr>
          <w:rFonts w:ascii="Times New Roman" w:hAnsi="Times New Roman" w:cs="Times New Roman"/>
          <w:sz w:val="28"/>
          <w:szCs w:val="28"/>
        </w:rPr>
        <w:t>Rainfall Prediction</w:t>
      </w:r>
      <w:bookmarkEnd w:id="22"/>
    </w:p>
    <w:p w:rsidR="00EF7CB7"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100DC1">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7092315"/>
      <w:r w:rsidRPr="00856058">
        <w:rPr>
          <w:rFonts w:ascii="Times New Roman" w:hAnsi="Times New Roman" w:cs="Times New Roman"/>
        </w:rPr>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t xml:space="preserve">decision trees sequentially but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FB7551"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 Hence there will be a significant amount of zero values in the data. Most machine learning </w:t>
      </w:r>
      <w:r w:rsidR="0019140A">
        <w:lastRenderedPageBreak/>
        <w:t>models have difficulty dealing with sparse data but XGB and tree based models in general do not suffer from this problem.</w:t>
      </w:r>
    </w:p>
    <w:p w:rsidR="00820FAB" w:rsidRDefault="00820FAB" w:rsidP="006045B1">
      <w:pPr>
        <w:spacing w:line="360" w:lineRule="auto"/>
        <w:jc w:val="both"/>
      </w:pPr>
      <w:r>
        <w:t>Furthermore, tree based models are a</w:t>
      </w:r>
      <w:r w:rsidR="00920264">
        <w:t>lso capable of finding linear and</w:t>
      </w:r>
      <w:r>
        <w:t xml:space="preserve"> non-linear patterns in the data. This makes them a popular selection in many machine learning tasks. </w:t>
      </w:r>
      <w:r w:rsidR="00E158A8">
        <w:t xml:space="preserve">The final reason for </w:t>
      </w:r>
      <w:r>
        <w:t xml:space="preserve">choosing XGB </w:t>
      </w:r>
      <w:r w:rsidR="00E158A8">
        <w:t>is</w:t>
      </w:r>
      <w:r>
        <w:t xml:space="preserve"> it has not been implemented in any of the existing studies in section </w:t>
      </w:r>
      <w:hyperlink w:anchor="Existing Data Mining Studies" w:history="1">
        <w:r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7092316"/>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3.1. Cross-validation: evaluating estimator performance — sciki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3A7AEC" w:rsidRDefault="003A7AEC" w:rsidP="006045B1">
      <w:pPr>
        <w:spacing w:line="360" w:lineRule="auto"/>
        <w:jc w:val="both"/>
      </w:pPr>
      <w:r>
        <w:t xml:space="preserve">As rainfall prediction will be treated as a time series problem based on the dataset described in section </w:t>
      </w:r>
      <w:hyperlink w:anchor="Dataset Description" w:history="1">
        <w:r w:rsidRPr="003A7AEC">
          <w:rPr>
            <w:rStyle w:val="Hyperlink"/>
          </w:rPr>
          <w:t>3.1</w:t>
        </w:r>
      </w:hyperlink>
      <w:r>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t xml:space="preserve"> requirement</w:t>
      </w:r>
      <w:r w:rsidR="006E558C">
        <w:t>s</w:t>
      </w:r>
      <w:bookmarkStart w:id="25" w:name="_GoBack"/>
      <w:bookmarkEnd w:id="25"/>
      <w:r>
        <w:t xml:space="preserve">, a method of cross validation commonly referred to as </w:t>
      </w:r>
      <w:r w:rsidR="00A36113">
        <w:t>walk forward</w:t>
      </w:r>
      <w:r>
        <w:t xml:space="preserve"> cross validation</w:t>
      </w:r>
      <w:r w:rsidR="007E41C8">
        <w:t xml:space="preserve"> or walk forward optimisation</w:t>
      </w:r>
      <w:r w:rsidR="00767D35">
        <w:t>,</w:t>
      </w:r>
      <w:r>
        <w:t xml:space="preserve"> will be used.</w:t>
      </w:r>
      <w:r w:rsidR="003E4EDC">
        <w:t xml:space="preserve"> </w:t>
      </w:r>
      <w:r w:rsidR="00720172">
        <w:t>Walk forward cross validation operates by partitioning the data into a train a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075A53">
      <w:r>
        <w:lastRenderedPageBreak/>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774055" cy="2280863"/>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6330" cy="2293612"/>
                    </a:xfrm>
                    <a:prstGeom prst="rect">
                      <a:avLst/>
                    </a:prstGeom>
                    <a:noFill/>
                    <a:ln>
                      <a:noFill/>
                    </a:ln>
                  </pic:spPr>
                </pic:pic>
              </a:graphicData>
            </a:graphic>
          </wp:inline>
        </w:drawing>
      </w:r>
      <w:r>
        <w:fldChar w:fldCharType="end"/>
      </w:r>
    </w:p>
    <w:p w:rsidR="00075A53" w:rsidRPr="00075A53" w:rsidRDefault="00075A53" w:rsidP="00075A53">
      <w:pPr>
        <w:pStyle w:val="Caption"/>
        <w:rPr>
          <w:i w:val="0"/>
          <w:color w:val="000000" w:themeColor="text1"/>
          <w:sz w:val="24"/>
          <w:szCs w:val="24"/>
        </w:rPr>
      </w:pPr>
      <w:bookmarkStart w:id="26" w:name="_Toc517092253"/>
      <w:r w:rsidRPr="00075A53">
        <w:rPr>
          <w:b/>
          <w:i w:val="0"/>
          <w:color w:val="000000" w:themeColor="text1"/>
          <w:sz w:val="24"/>
          <w:szCs w:val="24"/>
        </w:rPr>
        <w:t xml:space="preserve">Figure </w:t>
      </w:r>
      <w:r w:rsidRPr="00075A53">
        <w:rPr>
          <w:b/>
          <w:i w:val="0"/>
          <w:color w:val="000000" w:themeColor="text1"/>
          <w:sz w:val="24"/>
          <w:szCs w:val="24"/>
        </w:rPr>
        <w:fldChar w:fldCharType="begin"/>
      </w:r>
      <w:r w:rsidRPr="00075A53">
        <w:rPr>
          <w:b/>
          <w:i w:val="0"/>
          <w:color w:val="000000" w:themeColor="text1"/>
          <w:sz w:val="24"/>
          <w:szCs w:val="24"/>
        </w:rPr>
        <w:instrText xml:space="preserve"> SEQ Figure \* ARABIC </w:instrText>
      </w:r>
      <w:r w:rsidRPr="00075A53">
        <w:rPr>
          <w:b/>
          <w:i w:val="0"/>
          <w:color w:val="000000" w:themeColor="text1"/>
          <w:sz w:val="24"/>
          <w:szCs w:val="24"/>
        </w:rPr>
        <w:fldChar w:fldCharType="separate"/>
      </w:r>
      <w:r w:rsidRPr="00075A53">
        <w:rPr>
          <w:b/>
          <w:i w:val="0"/>
          <w:noProof/>
          <w:color w:val="000000" w:themeColor="text1"/>
          <w:sz w:val="24"/>
          <w:szCs w:val="24"/>
        </w:rPr>
        <w:t>1</w:t>
      </w:r>
      <w:r w:rsidRPr="00075A53">
        <w:rPr>
          <w:b/>
          <w:i w:val="0"/>
          <w:color w:val="000000" w:themeColor="text1"/>
          <w:sz w:val="24"/>
          <w:szCs w:val="24"/>
        </w:rPr>
        <w:fldChar w:fldCharType="end"/>
      </w:r>
      <w:r w:rsidRPr="00075A53">
        <w:rPr>
          <w:i w:val="0"/>
          <w:color w:val="000000" w:themeColor="text1"/>
          <w:sz w:val="24"/>
          <w:szCs w:val="24"/>
        </w:rPr>
        <w:t xml:space="preserve">. </w:t>
      </w:r>
      <w:r w:rsidR="005C1DED">
        <w:rPr>
          <w:i w:val="0"/>
          <w:color w:val="000000" w:themeColor="text1"/>
          <w:sz w:val="24"/>
          <w:szCs w:val="24"/>
        </w:rPr>
        <w:t>Graphical implementation of</w:t>
      </w:r>
      <w:r w:rsidRPr="00075A53">
        <w:rPr>
          <w:i w:val="0"/>
          <w:color w:val="000000" w:themeColor="text1"/>
          <w:sz w:val="24"/>
          <w:szCs w:val="24"/>
        </w:rPr>
        <w:t xml:space="preserve"> walk forward cross validation. Image sourced from (Nawara, 2017)</w:t>
      </w:r>
      <w:bookmarkEnd w:id="26"/>
    </w:p>
    <w:p w:rsidR="003E4EDC" w:rsidRDefault="003E4EDC" w:rsidP="006045B1">
      <w:pPr>
        <w:spacing w:line="360" w:lineRule="auto"/>
        <w:jc w:val="both"/>
      </w:pPr>
    </w:p>
    <w:p w:rsidR="001304C5" w:rsidRPr="00EF7CB7" w:rsidRDefault="001304C5"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7" w:name="_Toc517092317"/>
      <w:r w:rsidRPr="00856058">
        <w:rPr>
          <w:rFonts w:ascii="Times New Roman" w:hAnsi="Times New Roman" w:cs="Times New Roman"/>
        </w:rPr>
        <w:t>Evaluation Metric</w:t>
      </w:r>
      <w:bookmarkEnd w:id="27"/>
    </w:p>
    <w:p w:rsidR="00EF7CB7" w:rsidRDefault="00EF7CB7" w:rsidP="006045B1">
      <w:pPr>
        <w:spacing w:line="360" w:lineRule="auto"/>
        <w:jc w:val="both"/>
      </w:pPr>
    </w:p>
    <w:p w:rsidR="00EF7CB7" w:rsidRPr="00EF7CB7" w:rsidRDefault="00EF7CB7" w:rsidP="006045B1">
      <w:pPr>
        <w:spacing w:line="360" w:lineRule="auto"/>
        <w:jc w:val="both"/>
      </w:pPr>
    </w:p>
    <w:p w:rsidR="00E95201" w:rsidRPr="00E95201" w:rsidRDefault="00E95201" w:rsidP="006045B1">
      <w:pPr>
        <w:spacing w:line="360" w:lineRule="auto"/>
        <w:jc w:val="both"/>
      </w:pPr>
    </w:p>
    <w:p w:rsidR="00E95201" w:rsidRPr="00E95201" w:rsidRDefault="00E95201" w:rsidP="006045B1">
      <w:pPr>
        <w:spacing w:line="360" w:lineRule="auto"/>
        <w:jc w:val="both"/>
      </w:pPr>
    </w:p>
    <w:p w:rsidR="00E95201" w:rsidRDefault="00E95201" w:rsidP="006045B1">
      <w:pPr>
        <w:spacing w:line="360" w:lineRule="auto"/>
        <w:jc w:val="both"/>
      </w:pPr>
    </w:p>
    <w:p w:rsidR="00E95201" w:rsidRPr="00E95201" w:rsidRDefault="00E95201" w:rsidP="006045B1">
      <w:pPr>
        <w:spacing w:line="360" w:lineRule="auto"/>
        <w:jc w:val="both"/>
      </w:pPr>
    </w:p>
    <w:p w:rsidR="00E95201" w:rsidRPr="00E95201" w:rsidRDefault="00E95201" w:rsidP="006045B1">
      <w:pPr>
        <w:spacing w:line="360" w:lineRule="auto"/>
        <w:jc w:val="both"/>
        <w:rPr>
          <w:lang w:val="en-GB"/>
        </w:rPr>
      </w:pPr>
    </w:p>
    <w:p w:rsidR="00E95201" w:rsidRPr="00E95201" w:rsidRDefault="00E95201" w:rsidP="00856058">
      <w:pPr>
        <w:pStyle w:val="Heading2"/>
        <w:numPr>
          <w:ilvl w:val="2"/>
          <w:numId w:val="3"/>
        </w:numPr>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087605">
      <w:pPr>
        <w:pStyle w:val="Heading1"/>
        <w:rPr>
          <w:rFonts w:ascii="Times New Roman" w:hAnsi="Times New Roman" w:cs="Times New Roman"/>
          <w:sz w:val="28"/>
          <w:szCs w:val="28"/>
        </w:rPr>
      </w:pPr>
      <w:bookmarkStart w:id="28" w:name="_Toc517092318"/>
      <w:r w:rsidRPr="00087605">
        <w:rPr>
          <w:rFonts w:ascii="Times New Roman" w:hAnsi="Times New Roman" w:cs="Times New Roman"/>
          <w:sz w:val="28"/>
          <w:szCs w:val="28"/>
        </w:rPr>
        <w:lastRenderedPageBreak/>
        <w:t>References</w:t>
      </w:r>
      <w:bookmarkEnd w:id="28"/>
    </w:p>
    <w:p w:rsidR="00720172" w:rsidRPr="00720172" w:rsidRDefault="0036000E" w:rsidP="00720172">
      <w:pPr>
        <w:pStyle w:val="Bibliography"/>
        <w:rPr>
          <w:lang w:val="en-US"/>
        </w:rPr>
      </w:pPr>
      <w:r>
        <w:fldChar w:fldCharType="begin"/>
      </w:r>
      <w:r>
        <w:instrText xml:space="preserve"> ADDIN ZOTERO_BIBL {"uncited":[],"omitted":[],"custom":[]} CSL_BIBLIOGRAPHY </w:instrText>
      </w:r>
      <w:r>
        <w:fldChar w:fldCharType="separate"/>
      </w:r>
      <w:r w:rsidR="00720172" w:rsidRPr="00720172">
        <w:rPr>
          <w:i/>
          <w:iCs/>
          <w:lang w:val="en-US"/>
        </w:rPr>
        <w:t>3.1. Cross-validation: evaluating estimator performance — scikit-learn 0.19.1 documentation</w:t>
      </w:r>
      <w:r w:rsidR="00720172" w:rsidRPr="00720172">
        <w:rPr>
          <w:lang w:val="en-US"/>
        </w:rPr>
        <w:t xml:space="preserve"> (no date). Available at: http://scikit-learn.org/stable/modules/cross_validation.html (Accessed: 18 June 2018).</w:t>
      </w:r>
    </w:p>
    <w:p w:rsidR="00720172" w:rsidRPr="00720172" w:rsidRDefault="00720172" w:rsidP="00720172">
      <w:pPr>
        <w:pStyle w:val="Bibliography"/>
        <w:rPr>
          <w:lang w:val="en-US"/>
        </w:rPr>
      </w:pPr>
      <w:r w:rsidRPr="00720172">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720172" w:rsidRPr="00720172" w:rsidRDefault="00720172" w:rsidP="00720172">
      <w:pPr>
        <w:pStyle w:val="Bibliography"/>
        <w:rPr>
          <w:lang w:val="en-US"/>
        </w:rPr>
      </w:pPr>
      <w:r w:rsidRPr="00720172">
        <w:rPr>
          <w:lang w:val="en-US"/>
        </w:rPr>
        <w:t xml:space="preserve">Andersson, E. (2014) </w:t>
      </w:r>
      <w:r w:rsidRPr="00720172">
        <w:rPr>
          <w:i/>
          <w:iCs/>
          <w:lang w:val="en-US"/>
        </w:rPr>
        <w:t>Medium-range forecasts</w:t>
      </w:r>
      <w:r w:rsidRPr="00720172">
        <w:rPr>
          <w:lang w:val="en-US"/>
        </w:rPr>
        <w:t xml:space="preserve">, </w:t>
      </w:r>
      <w:r w:rsidRPr="00720172">
        <w:rPr>
          <w:i/>
          <w:iCs/>
          <w:lang w:val="en-US"/>
        </w:rPr>
        <w:t>ECMWF</w:t>
      </w:r>
      <w:r w:rsidRPr="00720172">
        <w:rPr>
          <w:lang w:val="en-US"/>
        </w:rPr>
        <w:t>. Available at: https://www.ecmwf.int/en/forecasts/documentation-and-support/medium-range-forecasts (Accessed: 28 May 2018).</w:t>
      </w:r>
    </w:p>
    <w:p w:rsidR="00720172" w:rsidRPr="00720172" w:rsidRDefault="00720172" w:rsidP="00720172">
      <w:pPr>
        <w:pStyle w:val="Bibliography"/>
        <w:rPr>
          <w:lang w:val="en-US"/>
        </w:rPr>
      </w:pPr>
      <w:r w:rsidRPr="00720172">
        <w:rPr>
          <w:lang w:val="en-US"/>
        </w:rPr>
        <w:t xml:space="preserve">Barratt, M. (2017) </w:t>
      </w:r>
      <w:r w:rsidRPr="00720172">
        <w:rPr>
          <w:i/>
          <w:iCs/>
          <w:lang w:val="en-US"/>
        </w:rPr>
        <w:t>25 years of ensemble forecasting at ECMWF</w:t>
      </w:r>
      <w:r w:rsidRPr="00720172">
        <w:rPr>
          <w:lang w:val="en-US"/>
        </w:rPr>
        <w:t xml:space="preserve">, </w:t>
      </w:r>
      <w:r w:rsidRPr="00720172">
        <w:rPr>
          <w:i/>
          <w:iCs/>
          <w:lang w:val="en-US"/>
        </w:rPr>
        <w:t>ECMWF</w:t>
      </w:r>
      <w:r w:rsidRPr="00720172">
        <w:rPr>
          <w:lang w:val="en-US"/>
        </w:rPr>
        <w:t>. Available at: https://www.ecmwf.int/en/newsletter/153/meteorology/25-years-ensemble-forecasting-ecmwf (Accessed: 28 May 2018).</w:t>
      </w:r>
    </w:p>
    <w:p w:rsidR="00720172" w:rsidRPr="00720172" w:rsidRDefault="00720172" w:rsidP="00720172">
      <w:pPr>
        <w:pStyle w:val="Bibliography"/>
        <w:rPr>
          <w:lang w:val="en-US"/>
        </w:rPr>
      </w:pPr>
      <w:r w:rsidRPr="00720172">
        <w:rPr>
          <w:lang w:val="en-US"/>
        </w:rPr>
        <w:t>Broomhead, D. S. and Lowe, D. (1988) ‘Multivariable Functional Interpolation and Adaptive Networks’, p. 35. Available at: https://web.archive.org/web/20140714173428/https://www.complex-systems.com/pdf/02-3-5.pdf (Accessed: 11 June 2018).</w:t>
      </w:r>
    </w:p>
    <w:p w:rsidR="00720172" w:rsidRPr="00720172" w:rsidRDefault="00720172" w:rsidP="00720172">
      <w:pPr>
        <w:pStyle w:val="Bibliography"/>
        <w:rPr>
          <w:lang w:val="en-US"/>
        </w:rPr>
      </w:pPr>
      <w:r w:rsidRPr="00720172">
        <w:rPr>
          <w:lang w:val="en-US"/>
        </w:rPr>
        <w:t xml:space="preserve">C. Müller, A. and Guido, S. (2016) </w:t>
      </w:r>
      <w:r w:rsidRPr="00720172">
        <w:rPr>
          <w:i/>
          <w:iCs/>
          <w:lang w:val="en-US"/>
        </w:rPr>
        <w:t>Introduction to Machine Learning with Python. A Guide For Data Scientists.</w:t>
      </w:r>
      <w:r w:rsidRPr="00720172">
        <w:rPr>
          <w:lang w:val="en-US"/>
        </w:rPr>
        <w:t xml:space="preserve"> First Edition. O’Reilly.</w:t>
      </w:r>
    </w:p>
    <w:p w:rsidR="00720172" w:rsidRPr="00720172" w:rsidRDefault="00720172" w:rsidP="00720172">
      <w:pPr>
        <w:pStyle w:val="Bibliography"/>
        <w:rPr>
          <w:lang w:val="en-US"/>
        </w:rPr>
      </w:pPr>
      <w:r w:rsidRPr="00720172">
        <w:rPr>
          <w:lang w:val="en-US"/>
        </w:rPr>
        <w:t xml:space="preserve">Coiffier, J. (2011) </w:t>
      </w:r>
      <w:r w:rsidRPr="00720172">
        <w:rPr>
          <w:i/>
          <w:iCs/>
          <w:lang w:val="en-US"/>
        </w:rPr>
        <w:t>Fundamentals of Numerical Weather Prediction</w:t>
      </w:r>
      <w:r w:rsidRPr="00720172">
        <w:rPr>
          <w:lang w:val="en-US"/>
        </w:rPr>
        <w:t>. Cambridge University Press. Available at: https://books.google.ie/books?id=vY29h_Bvqk0C&amp;printsec=frontcover&amp;source=gbs_atb#v=onepage&amp;q&amp;f=false (Accessed: 1 June 2018).</w:t>
      </w:r>
    </w:p>
    <w:p w:rsidR="00720172" w:rsidRPr="00720172" w:rsidRDefault="00720172" w:rsidP="00720172">
      <w:pPr>
        <w:pStyle w:val="Bibliography"/>
        <w:rPr>
          <w:lang w:val="en-US"/>
        </w:rPr>
      </w:pPr>
      <w:r w:rsidRPr="00720172">
        <w:rPr>
          <w:lang w:val="en-US"/>
        </w:rPr>
        <w:t xml:space="preserve">Cortes, C. and Vapnik, V. (1995) ‘Support-vector networks’, </w:t>
      </w:r>
      <w:r w:rsidRPr="00720172">
        <w:rPr>
          <w:i/>
          <w:iCs/>
          <w:lang w:val="en-US"/>
        </w:rPr>
        <w:t>Machine Learning</w:t>
      </w:r>
      <w:r w:rsidRPr="00720172">
        <w:rPr>
          <w:lang w:val="en-US"/>
        </w:rPr>
        <w:t>, 20(3), pp. 273–297. doi: 10.1007/BF00994018.</w:t>
      </w:r>
    </w:p>
    <w:p w:rsidR="00720172" w:rsidRPr="00720172" w:rsidRDefault="00720172" w:rsidP="00720172">
      <w:pPr>
        <w:pStyle w:val="Bibliography"/>
        <w:rPr>
          <w:lang w:val="en-US"/>
        </w:rPr>
      </w:pPr>
      <w:r w:rsidRPr="00720172">
        <w:rPr>
          <w:lang w:val="en-US"/>
        </w:rPr>
        <w:t xml:space="preserve">De, S. S. and Debnath, A. (2009) ‘Artificial Neural Network Based Prediction of Maximum and Minimum Temperature in the Summer Monsoon Months over India’, </w:t>
      </w:r>
      <w:r w:rsidRPr="00720172">
        <w:rPr>
          <w:i/>
          <w:iCs/>
          <w:lang w:val="en-US"/>
        </w:rPr>
        <w:t>Applied Physics Research</w:t>
      </w:r>
      <w:r w:rsidRPr="00720172">
        <w:rPr>
          <w:lang w:val="en-US"/>
        </w:rPr>
        <w:t>, 1(2). doi: 10.5539/apr.v1n2p37.</w:t>
      </w:r>
    </w:p>
    <w:p w:rsidR="00720172" w:rsidRPr="00720172" w:rsidRDefault="00720172" w:rsidP="00720172">
      <w:pPr>
        <w:pStyle w:val="Bibliography"/>
        <w:rPr>
          <w:lang w:val="en-US"/>
        </w:rPr>
      </w:pPr>
      <w:r w:rsidRPr="00720172">
        <w:rPr>
          <w:lang w:val="en-US"/>
        </w:rPr>
        <w:t xml:space="preserve">Dreyfus, S. E. (1990) ‘Artificial neural networks, back propagation, and the Kelley-Bryson gradient procedure’, </w:t>
      </w:r>
      <w:r w:rsidRPr="00720172">
        <w:rPr>
          <w:i/>
          <w:iCs/>
          <w:lang w:val="en-US"/>
        </w:rPr>
        <w:t>Journal of Guidance, Control, and Dynamics</w:t>
      </w:r>
      <w:r w:rsidRPr="00720172">
        <w:rPr>
          <w:lang w:val="en-US"/>
        </w:rPr>
        <w:t>, 13(5), pp. 926–928. doi: 10.2514/3.25422.</w:t>
      </w:r>
    </w:p>
    <w:p w:rsidR="00720172" w:rsidRPr="00720172" w:rsidRDefault="00720172" w:rsidP="00720172">
      <w:pPr>
        <w:pStyle w:val="Bibliography"/>
        <w:rPr>
          <w:lang w:val="en-US"/>
        </w:rPr>
      </w:pPr>
      <w:r w:rsidRPr="00720172">
        <w:rPr>
          <w:lang w:val="en-US"/>
        </w:rPr>
        <w:t xml:space="preserve">Elman, J. L. (1990) ‘Finding structure in time’, </w:t>
      </w:r>
      <w:r w:rsidRPr="00720172">
        <w:rPr>
          <w:i/>
          <w:iCs/>
          <w:lang w:val="en-US"/>
        </w:rPr>
        <w:t>Cognitive Science</w:t>
      </w:r>
      <w:r w:rsidRPr="00720172">
        <w:rPr>
          <w:lang w:val="en-US"/>
        </w:rPr>
        <w:t>, 14, pp. 179–211. Available at: http://citeseerx.ist.psu.edu/viewdoc/download?doi=10.1.1.298.8354&amp;rep=rep1&amp;type=pdf (Accessed: 11 June 2018).</w:t>
      </w:r>
    </w:p>
    <w:p w:rsidR="00720172" w:rsidRPr="00720172" w:rsidRDefault="00720172" w:rsidP="00720172">
      <w:pPr>
        <w:pStyle w:val="Bibliography"/>
        <w:rPr>
          <w:lang w:val="en-US"/>
        </w:rPr>
      </w:pPr>
      <w:r w:rsidRPr="00720172">
        <w:rPr>
          <w:lang w:val="en-US"/>
        </w:rPr>
        <w:lastRenderedPageBreak/>
        <w:t xml:space="preserve">Flynn, C. (no date) </w:t>
      </w:r>
      <w:r w:rsidRPr="00720172">
        <w:rPr>
          <w:i/>
          <w:iCs/>
          <w:lang w:val="en-US"/>
        </w:rPr>
        <w:t>Forecasts in retrospect: A history of Numerical Weather Prediction | MetService Blog</w:t>
      </w:r>
      <w:r w:rsidRPr="00720172">
        <w:rPr>
          <w:lang w:val="en-US"/>
        </w:rPr>
        <w:t>. Available at: https://blog.metservice.com/HistoryNWP (Accessed: 17 May 2018).</w:t>
      </w:r>
    </w:p>
    <w:p w:rsidR="00720172" w:rsidRPr="00720172" w:rsidRDefault="00720172" w:rsidP="00720172">
      <w:pPr>
        <w:pStyle w:val="Bibliography"/>
        <w:rPr>
          <w:lang w:val="en-US"/>
        </w:rPr>
      </w:pPr>
      <w:r w:rsidRPr="00720172">
        <w:rPr>
          <w:i/>
          <w:iCs/>
          <w:lang w:val="en-US"/>
        </w:rPr>
        <w:t>Forecasting Centre - Met Éireann - The Irish Meteorological Service</w:t>
      </w:r>
      <w:r w:rsidRPr="00720172">
        <w:rPr>
          <w:lang w:val="en-US"/>
        </w:rPr>
        <w:t xml:space="preserve"> (no date). Available at: https://www.met.ie/science/forecasting-centre (Accessed: 28 May 2018).</w:t>
      </w:r>
    </w:p>
    <w:p w:rsidR="00720172" w:rsidRPr="00720172" w:rsidRDefault="00720172" w:rsidP="00720172">
      <w:pPr>
        <w:pStyle w:val="Bibliography"/>
        <w:rPr>
          <w:lang w:val="en-US"/>
        </w:rPr>
      </w:pPr>
      <w:r w:rsidRPr="00720172">
        <w:rPr>
          <w:lang w:val="en-US"/>
        </w:rPr>
        <w:t xml:space="preserve">Géron, A. (2017) </w:t>
      </w:r>
      <w:r w:rsidRPr="00720172">
        <w:rPr>
          <w:i/>
          <w:iCs/>
          <w:lang w:val="en-US"/>
        </w:rPr>
        <w:t>Hands-On Machine Learning with Scikit-Learn &amp; TensorFlow.</w:t>
      </w:r>
      <w:r w:rsidRPr="00720172">
        <w:rPr>
          <w:lang w:val="en-US"/>
        </w:rPr>
        <w:t xml:space="preserve"> First Edition. O’Reilly.</w:t>
      </w:r>
    </w:p>
    <w:p w:rsidR="00720172" w:rsidRPr="00720172" w:rsidRDefault="00720172" w:rsidP="00720172">
      <w:pPr>
        <w:pStyle w:val="Bibliography"/>
        <w:rPr>
          <w:lang w:val="en-US"/>
        </w:rPr>
      </w:pPr>
      <w:r w:rsidRPr="00720172">
        <w:rPr>
          <w:lang w:val="en-US"/>
        </w:rPr>
        <w:t xml:space="preserve">Gholap, J. (2012) ‘Performance Tuning Of J48 Algorithm For Prediction Of Soil Fertility’, </w:t>
      </w:r>
      <w:r w:rsidRPr="00720172">
        <w:rPr>
          <w:i/>
          <w:iCs/>
          <w:lang w:val="en-US"/>
        </w:rPr>
        <w:t>arXiv:1208.3943 [cs, stat]</w:t>
      </w:r>
      <w:r w:rsidRPr="00720172">
        <w:rPr>
          <w:lang w:val="en-US"/>
        </w:rPr>
        <w:t>. Available at: http://arxiv.org/abs/1208.3943 (Accessed: 4 June 2018).</w:t>
      </w:r>
    </w:p>
    <w:p w:rsidR="00720172" w:rsidRPr="00720172" w:rsidRDefault="00720172" w:rsidP="00720172">
      <w:pPr>
        <w:pStyle w:val="Bibliography"/>
        <w:rPr>
          <w:lang w:val="en-US"/>
        </w:rPr>
      </w:pPr>
      <w:r w:rsidRPr="00720172">
        <w:rPr>
          <w:lang w:val="en-US"/>
        </w:rPr>
        <w:t xml:space="preserve">Goodfellow, I., Bengio, Y. and Courville, A. (no date) </w:t>
      </w:r>
      <w:r w:rsidRPr="00720172">
        <w:rPr>
          <w:i/>
          <w:iCs/>
          <w:lang w:val="en-US"/>
        </w:rPr>
        <w:t>Deep Learning</w:t>
      </w:r>
      <w:r w:rsidRPr="00720172">
        <w:rPr>
          <w:lang w:val="en-US"/>
        </w:rPr>
        <w:t xml:space="preserve">, </w:t>
      </w:r>
      <w:r w:rsidRPr="00720172">
        <w:rPr>
          <w:i/>
          <w:iCs/>
          <w:lang w:val="en-US"/>
        </w:rPr>
        <w:t>Deep Learning</w:t>
      </w:r>
      <w:r w:rsidRPr="00720172">
        <w:rPr>
          <w:lang w:val="en-US"/>
        </w:rPr>
        <w:t>. Available at: http://www.deeplearningbook.org/ (Accessed: 7 June 2018).</w:t>
      </w:r>
    </w:p>
    <w:p w:rsidR="00720172" w:rsidRPr="00720172" w:rsidRDefault="00720172" w:rsidP="00720172">
      <w:pPr>
        <w:pStyle w:val="Bibliography"/>
        <w:rPr>
          <w:lang w:val="en-US"/>
        </w:rPr>
      </w:pPr>
      <w:r w:rsidRPr="00720172">
        <w:rPr>
          <w:lang w:val="en-US"/>
        </w:rPr>
        <w:t xml:space="preserve">Graham, S. (2014) </w:t>
      </w:r>
      <w:r w:rsidRPr="00720172">
        <w:rPr>
          <w:i/>
          <w:iCs/>
          <w:lang w:val="en-US"/>
        </w:rPr>
        <w:t>Relative Humidity vs Dewpoint | WeatherWorks</w:t>
      </w:r>
      <w:r w:rsidRPr="00720172">
        <w:rPr>
          <w:lang w:val="en-US"/>
        </w:rPr>
        <w:t>. Available at: https://www.weatherworksinc.com/humidity-vs-dewpoint, https://www.weatherworksinc.com/node/718 (Accessed: 16 June 2018).</w:t>
      </w:r>
    </w:p>
    <w:p w:rsidR="00720172" w:rsidRPr="00720172" w:rsidRDefault="00720172" w:rsidP="00720172">
      <w:pPr>
        <w:pStyle w:val="Bibliography"/>
        <w:rPr>
          <w:lang w:val="en-US"/>
        </w:rPr>
      </w:pPr>
      <w:r w:rsidRPr="00720172">
        <w:rPr>
          <w:lang w:val="en-US"/>
        </w:rPr>
        <w:t>Gumaste, S. S. and Kadam, A. J. (2016) ‘Future weather prediction using genetic algorithm and FFT for smart farming’, in. IEEE, pp. 1–6. doi: 10.1109/ICCUBEA.2016.7860028.</w:t>
      </w:r>
    </w:p>
    <w:p w:rsidR="00720172" w:rsidRPr="00720172" w:rsidRDefault="00720172" w:rsidP="00720172">
      <w:pPr>
        <w:pStyle w:val="Bibliography"/>
        <w:rPr>
          <w:lang w:val="en-US"/>
        </w:rPr>
      </w:pPr>
      <w:r w:rsidRPr="00720172">
        <w:rPr>
          <w:lang w:val="en-US"/>
        </w:rPr>
        <w:t xml:space="preserve">Hochreiter, S. and Schmidhuber, J. (1997) ‘Long Short-Term Memory’, </w:t>
      </w:r>
      <w:r w:rsidRPr="00720172">
        <w:rPr>
          <w:i/>
          <w:iCs/>
          <w:lang w:val="en-US"/>
        </w:rPr>
        <w:t>Neural Computation</w:t>
      </w:r>
      <w:r w:rsidRPr="00720172">
        <w:rPr>
          <w:lang w:val="en-US"/>
        </w:rPr>
        <w:t>, 9(8), pp. 1735–1780. doi: 10.1162/neco.1997.9.8.1735.</w:t>
      </w:r>
    </w:p>
    <w:p w:rsidR="00720172" w:rsidRPr="00720172" w:rsidRDefault="00720172" w:rsidP="00720172">
      <w:pPr>
        <w:pStyle w:val="Bibliography"/>
        <w:rPr>
          <w:lang w:val="en-US"/>
        </w:rPr>
      </w:pPr>
      <w:r w:rsidRPr="00720172">
        <w:rPr>
          <w:lang w:val="en-US"/>
        </w:rPr>
        <w:t xml:space="preserve">Hopfield, J. J. (1982) ‘Neural networks and physical systems with emergent collective computational abilities’, </w:t>
      </w:r>
      <w:r w:rsidRPr="00720172">
        <w:rPr>
          <w:i/>
          <w:iCs/>
          <w:lang w:val="en-US"/>
        </w:rPr>
        <w:t>Proceedings of the National Academy of Science USA</w:t>
      </w:r>
      <w:r w:rsidRPr="00720172">
        <w:rPr>
          <w:lang w:val="en-US"/>
        </w:rPr>
        <w:t>, 79. Available at: http://www.pnas.org/content/pnas/79/8/2554.full.pdf (Accessed: 11 June 2018).</w:t>
      </w:r>
    </w:p>
    <w:p w:rsidR="00720172" w:rsidRPr="00720172" w:rsidRDefault="00720172" w:rsidP="00720172">
      <w:pPr>
        <w:pStyle w:val="Bibliography"/>
        <w:rPr>
          <w:lang w:val="en-US"/>
        </w:rPr>
      </w:pPr>
      <w:r w:rsidRPr="00720172">
        <w:rPr>
          <w:i/>
          <w:iCs/>
          <w:lang w:val="en-US"/>
        </w:rPr>
        <w:t>How Met Éireann produces a forecast - Met Éireann - The Irish Meteorological Service</w:t>
      </w:r>
      <w:r w:rsidRPr="00720172">
        <w:rPr>
          <w:lang w:val="en-US"/>
        </w:rPr>
        <w:t xml:space="preserve"> (no date). Available at: https://www.met.ie/education/how-met-eireann-produces-a-forecast (Accessed: 21 May 2018).</w:t>
      </w:r>
    </w:p>
    <w:p w:rsidR="00720172" w:rsidRPr="00720172" w:rsidRDefault="00720172" w:rsidP="00720172">
      <w:pPr>
        <w:pStyle w:val="Bibliography"/>
        <w:rPr>
          <w:lang w:val="en-US"/>
        </w:rPr>
      </w:pPr>
      <w:r w:rsidRPr="00720172">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720172" w:rsidRPr="00720172" w:rsidRDefault="00720172" w:rsidP="00720172">
      <w:pPr>
        <w:pStyle w:val="Bibliography"/>
        <w:rPr>
          <w:lang w:val="en-US"/>
        </w:rPr>
      </w:pPr>
      <w:r w:rsidRPr="00720172">
        <w:rPr>
          <w:i/>
          <w:iCs/>
          <w:lang w:val="en-US"/>
        </w:rPr>
        <w:t>Introduction to Boosted Trees — xgboost 0.72 documentation</w:t>
      </w:r>
      <w:r w:rsidRPr="00720172">
        <w:rPr>
          <w:lang w:val="en-US"/>
        </w:rPr>
        <w:t xml:space="preserve"> (no date). Available at: https://xgboost.readthedocs.io/en/latest/model.html (Accessed: 16 June 2018).</w:t>
      </w:r>
    </w:p>
    <w:p w:rsidR="00720172" w:rsidRPr="00720172" w:rsidRDefault="00720172" w:rsidP="00720172">
      <w:pPr>
        <w:pStyle w:val="Bibliography"/>
        <w:rPr>
          <w:lang w:val="en-US"/>
        </w:rPr>
      </w:pPr>
      <w:r w:rsidRPr="00720172">
        <w:rPr>
          <w:lang w:val="en-US"/>
        </w:rPr>
        <w:t xml:space="preserve">James, G. </w:t>
      </w:r>
      <w:r w:rsidRPr="00720172">
        <w:rPr>
          <w:i/>
          <w:iCs/>
          <w:lang w:val="en-US"/>
        </w:rPr>
        <w:t>et al.</w:t>
      </w:r>
      <w:r w:rsidRPr="00720172">
        <w:rPr>
          <w:lang w:val="en-US"/>
        </w:rPr>
        <w:t xml:space="preserve"> (eds) (2013) </w:t>
      </w:r>
      <w:r w:rsidRPr="00720172">
        <w:rPr>
          <w:i/>
          <w:iCs/>
          <w:lang w:val="en-US"/>
        </w:rPr>
        <w:t>An introduction to statistical learning: with applications in R</w:t>
      </w:r>
      <w:r w:rsidRPr="00720172">
        <w:rPr>
          <w:lang w:val="en-US"/>
        </w:rPr>
        <w:t>. New York: Springer (Springer texts in statistics, 103).</w:t>
      </w:r>
    </w:p>
    <w:p w:rsidR="00720172" w:rsidRPr="00720172" w:rsidRDefault="00720172" w:rsidP="00720172">
      <w:pPr>
        <w:pStyle w:val="Bibliography"/>
        <w:rPr>
          <w:lang w:val="en-US"/>
        </w:rPr>
      </w:pPr>
      <w:r w:rsidRPr="00720172">
        <w:rPr>
          <w:lang w:val="en-US"/>
        </w:rPr>
        <w:t xml:space="preserve">Jan, Z. </w:t>
      </w:r>
      <w:r w:rsidRPr="00720172">
        <w:rPr>
          <w:i/>
          <w:iCs/>
          <w:lang w:val="en-US"/>
        </w:rPr>
        <w:t>et al.</w:t>
      </w:r>
      <w:r w:rsidRPr="00720172">
        <w:rPr>
          <w:lang w:val="en-US"/>
        </w:rPr>
        <w:t xml:space="preserve"> (2008) ‘Seasonal to Inter-annual Climate Prediction Using Data Mining KNN Technique’, in Hussain, D. M. A. et al. (eds) </w:t>
      </w:r>
      <w:r w:rsidRPr="00720172">
        <w:rPr>
          <w:i/>
          <w:iCs/>
          <w:lang w:val="en-US"/>
        </w:rPr>
        <w:t xml:space="preserve">Wireless Networks, Information Processing and </w:t>
      </w:r>
      <w:r w:rsidRPr="00720172">
        <w:rPr>
          <w:i/>
          <w:iCs/>
          <w:lang w:val="en-US"/>
        </w:rPr>
        <w:lastRenderedPageBreak/>
        <w:t>Systems</w:t>
      </w:r>
      <w:r w:rsidRPr="00720172">
        <w:rPr>
          <w:lang w:val="en-US"/>
        </w:rPr>
        <w:t>. Berlin, Heidelberg: Springer Berlin Heidelberg, pp. 40–51. doi: 10.1007/978-3-540-89853-5_7.</w:t>
      </w:r>
    </w:p>
    <w:p w:rsidR="00720172" w:rsidRPr="00720172" w:rsidRDefault="00720172" w:rsidP="00720172">
      <w:pPr>
        <w:pStyle w:val="Bibliography"/>
        <w:rPr>
          <w:lang w:val="en-US"/>
        </w:rPr>
      </w:pPr>
      <w:r w:rsidRPr="00720172">
        <w:rPr>
          <w:lang w:val="en-US"/>
        </w:rPr>
        <w:t xml:space="preserve">Jeppesen, J. (2017) </w:t>
      </w:r>
      <w:r w:rsidRPr="00720172">
        <w:rPr>
          <w:i/>
          <w:iCs/>
          <w:lang w:val="en-US"/>
        </w:rPr>
        <w:t>Fact sheet: Ensemble weather forecasting</w:t>
      </w:r>
      <w:r w:rsidRPr="00720172">
        <w:rPr>
          <w:lang w:val="en-US"/>
        </w:rPr>
        <w:t xml:space="preserve">, </w:t>
      </w:r>
      <w:r w:rsidRPr="00720172">
        <w:rPr>
          <w:i/>
          <w:iCs/>
          <w:lang w:val="en-US"/>
        </w:rPr>
        <w:t>ECMWF</w:t>
      </w:r>
      <w:r w:rsidRPr="00720172">
        <w:rPr>
          <w:lang w:val="en-US"/>
        </w:rPr>
        <w:t>. Available at: https://www.ecmwf.int/en/about/media-centre/fact-sheet-ensemble-weather-forecasting (Accessed: 28 May 2018).</w:t>
      </w:r>
    </w:p>
    <w:p w:rsidR="00720172" w:rsidRPr="00720172" w:rsidRDefault="00720172" w:rsidP="00720172">
      <w:pPr>
        <w:pStyle w:val="Bibliography"/>
        <w:rPr>
          <w:lang w:val="en-US"/>
        </w:rPr>
      </w:pPr>
      <w:r w:rsidRPr="00720172">
        <w:rPr>
          <w:lang w:val="en-US"/>
        </w:rPr>
        <w:t xml:space="preserve">Jones, T. (2017) </w:t>
      </w:r>
      <w:r w:rsidRPr="00720172">
        <w:rPr>
          <w:i/>
          <w:iCs/>
          <w:lang w:val="en-US"/>
        </w:rPr>
        <w:t>Recurrent neural networks deep dive</w:t>
      </w:r>
      <w:r w:rsidRPr="00720172">
        <w:rPr>
          <w:lang w:val="en-US"/>
        </w:rPr>
        <w:t>. Available at: http://www.ibm.com/developerworks/library/cc-cognitive-recurrent-neural-networks/index.html (Accessed: 11 June 2018).</w:t>
      </w:r>
    </w:p>
    <w:p w:rsidR="00720172" w:rsidRPr="00720172" w:rsidRDefault="00720172" w:rsidP="00720172">
      <w:pPr>
        <w:pStyle w:val="Bibliography"/>
        <w:rPr>
          <w:lang w:val="en-US"/>
        </w:rPr>
      </w:pPr>
      <w:r w:rsidRPr="00720172">
        <w:rPr>
          <w:lang w:val="en-US"/>
        </w:rPr>
        <w:t xml:space="preserve">Kalyankar, M. A. and Alaspurkar, S. J. (2013) ‘Data Mining Technique to Analyse the Metrological Data’, </w:t>
      </w:r>
      <w:r w:rsidRPr="00720172">
        <w:rPr>
          <w:i/>
          <w:iCs/>
          <w:lang w:val="en-US"/>
        </w:rPr>
        <w:t>International Journal of Advanced Research in Computer Science and Software Engineering</w:t>
      </w:r>
      <w:r w:rsidRPr="00720172">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720172" w:rsidRPr="00720172" w:rsidRDefault="00720172" w:rsidP="00720172">
      <w:pPr>
        <w:pStyle w:val="Bibliography"/>
        <w:rPr>
          <w:lang w:val="en-US"/>
        </w:rPr>
      </w:pPr>
      <w:r w:rsidRPr="00720172">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720172" w:rsidRPr="00720172" w:rsidRDefault="00720172" w:rsidP="00720172">
      <w:pPr>
        <w:pStyle w:val="Bibliography"/>
        <w:rPr>
          <w:lang w:val="en-US"/>
        </w:rPr>
      </w:pPr>
      <w:r w:rsidRPr="00720172">
        <w:rPr>
          <w:lang w:val="en-US"/>
        </w:rPr>
        <w:t>Kurniawan, A. P., Jati, A. N. and Azmi, F. (2017) ‘Weather prediction based on fuzzy logic algorithm for supporting general farming automation system’, in. IEEE, pp. 152–157. doi: 10.1109/ICA.2017.8068431.</w:t>
      </w:r>
    </w:p>
    <w:p w:rsidR="00720172" w:rsidRPr="00720172" w:rsidRDefault="00720172" w:rsidP="00720172">
      <w:pPr>
        <w:pStyle w:val="Bibliography"/>
        <w:rPr>
          <w:lang w:val="en-US"/>
        </w:rPr>
      </w:pPr>
      <w:r w:rsidRPr="00720172">
        <w:rPr>
          <w:lang w:val="en-US"/>
        </w:rPr>
        <w:t xml:space="preserve">MACQUEEN, J. (no date) ‘SOME METHODS FOR CLASSIFICATION AND ANALYSIS OF MULTIVARIATE OBSERVATIONS’, </w:t>
      </w:r>
      <w:r w:rsidRPr="00720172">
        <w:rPr>
          <w:i/>
          <w:iCs/>
          <w:lang w:val="en-US"/>
        </w:rPr>
        <w:t>MULTIVARIATE OBSERVATIONS</w:t>
      </w:r>
      <w:r w:rsidRPr="00720172">
        <w:rPr>
          <w:lang w:val="en-US"/>
        </w:rPr>
        <w:t>, p. 17.</w:t>
      </w:r>
    </w:p>
    <w:p w:rsidR="00720172" w:rsidRPr="00720172" w:rsidRDefault="00720172" w:rsidP="00720172">
      <w:pPr>
        <w:pStyle w:val="Bibliography"/>
        <w:rPr>
          <w:lang w:val="en-US"/>
        </w:rPr>
      </w:pPr>
      <w:r w:rsidRPr="00720172">
        <w:rPr>
          <w:lang w:val="en-US"/>
        </w:rPr>
        <w:t xml:space="preserve">Maqsood, I., Khan, M. and Abraham, A. (2004) ‘An ensemble of neural networks for weather forecasting’, </w:t>
      </w:r>
      <w:r w:rsidRPr="00720172">
        <w:rPr>
          <w:i/>
          <w:iCs/>
          <w:lang w:val="en-US"/>
        </w:rPr>
        <w:t>Neural Computing and Applications</w:t>
      </w:r>
      <w:r w:rsidRPr="00720172">
        <w:rPr>
          <w:lang w:val="en-US"/>
        </w:rPr>
        <w:t>, 13(2). doi: 10.1007/s00521-004-0413-4.</w:t>
      </w:r>
    </w:p>
    <w:p w:rsidR="00720172" w:rsidRPr="00720172" w:rsidRDefault="00720172" w:rsidP="00720172">
      <w:pPr>
        <w:pStyle w:val="Bibliography"/>
        <w:rPr>
          <w:lang w:val="en-US"/>
        </w:rPr>
      </w:pPr>
      <w:r w:rsidRPr="00720172">
        <w:rPr>
          <w:lang w:val="en-US"/>
        </w:rPr>
        <w:t xml:space="preserve">Mazur (2015) ‘A Step by Step Backpropagation Example’, </w:t>
      </w:r>
      <w:r w:rsidRPr="00720172">
        <w:rPr>
          <w:i/>
          <w:iCs/>
          <w:lang w:val="en-US"/>
        </w:rPr>
        <w:t>Matt Mazur</w:t>
      </w:r>
      <w:r w:rsidRPr="00720172">
        <w:rPr>
          <w:lang w:val="en-US"/>
        </w:rPr>
        <w:t>, 17 March. Available at: https://mattmazur.com/2015/03/17/a-step-by-step-backpropagation-example/ (Accessed: 11 June 2018).</w:t>
      </w:r>
    </w:p>
    <w:p w:rsidR="00720172" w:rsidRPr="00720172" w:rsidRDefault="00720172" w:rsidP="00720172">
      <w:pPr>
        <w:pStyle w:val="Bibliography"/>
        <w:rPr>
          <w:lang w:val="en-US"/>
        </w:rPr>
      </w:pPr>
      <w:r w:rsidRPr="00720172">
        <w:rPr>
          <w:lang w:val="en-US"/>
        </w:rPr>
        <w:t xml:space="preserve">McCormick, C. (2013) </w:t>
      </w:r>
      <w:r w:rsidRPr="00720172">
        <w:rPr>
          <w:i/>
          <w:iCs/>
          <w:lang w:val="en-US"/>
        </w:rPr>
        <w:t>Radial Basis Function Network (RBFN) Tutorial</w:t>
      </w:r>
      <w:r w:rsidRPr="00720172">
        <w:rPr>
          <w:lang w:val="en-US"/>
        </w:rPr>
        <w:t>. Available at: http://mccormickml.com/2013/08/15/radial-basis-function-network-rbfn-tutorial/ (Accessed: 11 June 2018).</w:t>
      </w:r>
    </w:p>
    <w:p w:rsidR="00720172" w:rsidRPr="00720172" w:rsidRDefault="00720172" w:rsidP="00720172">
      <w:pPr>
        <w:pStyle w:val="Bibliography"/>
        <w:rPr>
          <w:lang w:val="en-US"/>
        </w:rPr>
      </w:pPr>
      <w:r w:rsidRPr="00720172">
        <w:rPr>
          <w:lang w:val="en-US"/>
        </w:rPr>
        <w:t xml:space="preserve">McCulloch, W. S. and Pitts, W. (1943) ‘A logical calculus of the ideas immanent in nervous activity’, </w:t>
      </w:r>
      <w:r w:rsidRPr="00720172">
        <w:rPr>
          <w:i/>
          <w:iCs/>
          <w:lang w:val="en-US"/>
        </w:rPr>
        <w:t>The bulletin of mathematical biophysics</w:t>
      </w:r>
      <w:r w:rsidRPr="00720172">
        <w:rPr>
          <w:lang w:val="en-US"/>
        </w:rPr>
        <w:t>, 5(4), pp. 115–133. doi: 10.1007/BF02478259.</w:t>
      </w:r>
    </w:p>
    <w:p w:rsidR="00720172" w:rsidRPr="00720172" w:rsidRDefault="00720172" w:rsidP="00720172">
      <w:pPr>
        <w:pStyle w:val="Bibliography"/>
        <w:rPr>
          <w:lang w:val="en-US"/>
        </w:rPr>
      </w:pPr>
      <w:r w:rsidRPr="00720172">
        <w:rPr>
          <w:lang w:val="en-US"/>
        </w:rPr>
        <w:t>MICHALAKES, J. and VACHHARAJANI, M. (2008) ‘GPU ACCELERATION OF NUMERICAL WEATHER PREDICTION’, p. 18. Available at: http://citeseerx.ist.psu.edu/viewdoc/download?doi=10.1.1.142.5554&amp;rep=rep1&amp;type=pdf (Accessed: 1 June 2018).</w:t>
      </w:r>
    </w:p>
    <w:p w:rsidR="00720172" w:rsidRPr="00720172" w:rsidRDefault="00720172" w:rsidP="00720172">
      <w:pPr>
        <w:pStyle w:val="Bibliography"/>
        <w:rPr>
          <w:lang w:val="en-US"/>
        </w:rPr>
      </w:pPr>
      <w:r w:rsidRPr="00720172">
        <w:rPr>
          <w:lang w:val="en-US"/>
        </w:rPr>
        <w:lastRenderedPageBreak/>
        <w:t>Nagalakshmi, R., Usha, M. and Ramanathan, R. A. N. (2013) ‘International Journal of Advance Research in Computer Science and Management Studies’, p. 9. Available at: http://ijarcsms.com/docs/paper/volume1/SplDecember2013/V1I7-0002.pdf (Accessed: 1 June 2018).</w:t>
      </w:r>
    </w:p>
    <w:p w:rsidR="00720172" w:rsidRPr="00720172" w:rsidRDefault="00720172" w:rsidP="00720172">
      <w:pPr>
        <w:pStyle w:val="Bibliography"/>
        <w:rPr>
          <w:lang w:val="en-US"/>
        </w:rPr>
      </w:pPr>
      <w:r w:rsidRPr="00720172">
        <w:rPr>
          <w:lang w:val="en-US"/>
        </w:rPr>
        <w:t xml:space="preserve">Nawara, S. (2017) ‘Avoiding Data Leakage in Machine Learning’, </w:t>
      </w:r>
      <w:r w:rsidRPr="00720172">
        <w:rPr>
          <w:i/>
          <w:iCs/>
          <w:lang w:val="en-US"/>
        </w:rPr>
        <w:t>Conlan Holdings LLC</w:t>
      </w:r>
      <w:r w:rsidRPr="00720172">
        <w:rPr>
          <w:lang w:val="en-US"/>
        </w:rPr>
        <w:t>, 6 October. Available at: https://conlan.io/blog/data-science/avoiding-data-leakage-machine-learning/ (Accessed: 18 June 2018).</w:t>
      </w:r>
    </w:p>
    <w:p w:rsidR="00720172" w:rsidRPr="00720172" w:rsidRDefault="00720172" w:rsidP="00720172">
      <w:pPr>
        <w:pStyle w:val="Bibliography"/>
        <w:rPr>
          <w:lang w:val="en-US"/>
        </w:rPr>
      </w:pPr>
      <w:r w:rsidRPr="00720172">
        <w:rPr>
          <w:i/>
          <w:iCs/>
          <w:lang w:val="en-US"/>
        </w:rPr>
        <w:t>Numerical Weather Prediction - Met Éireann - The Irish Meteorological Service</w:t>
      </w:r>
      <w:r w:rsidRPr="00720172">
        <w:rPr>
          <w:lang w:val="en-US"/>
        </w:rPr>
        <w:t xml:space="preserve"> (no date). Available at: https://www.met.ie/science/numerical-weather-prediction (Accessed: 28 May 2018).</w:t>
      </w:r>
    </w:p>
    <w:p w:rsidR="00720172" w:rsidRPr="00720172" w:rsidRDefault="00720172" w:rsidP="00720172">
      <w:pPr>
        <w:pStyle w:val="Bibliography"/>
        <w:rPr>
          <w:lang w:val="en-US"/>
        </w:rPr>
      </w:pPr>
      <w:r w:rsidRPr="00720172">
        <w:rPr>
          <w:lang w:val="en-US"/>
        </w:rPr>
        <w:t xml:space="preserve">Nurunnahar, S. </w:t>
      </w:r>
      <w:r w:rsidRPr="00720172">
        <w:rPr>
          <w:i/>
          <w:iCs/>
          <w:lang w:val="en-US"/>
        </w:rPr>
        <w:t>et al.</w:t>
      </w:r>
      <w:r w:rsidRPr="00720172">
        <w:rPr>
          <w:lang w:val="en-US"/>
        </w:rPr>
        <w:t xml:space="preserve"> (2017) ‘A short term wind speed forcasting using SVR and BP-ANN: A comparative analysis’, in </w:t>
      </w:r>
      <w:r w:rsidRPr="00720172">
        <w:rPr>
          <w:i/>
          <w:iCs/>
          <w:lang w:val="en-US"/>
        </w:rPr>
        <w:t>2017 20th International Conference of Computer and Information Technology (ICCIT)</w:t>
      </w:r>
      <w:r w:rsidRPr="00720172">
        <w:rPr>
          <w:lang w:val="en-US"/>
        </w:rPr>
        <w:t xml:space="preserve">. </w:t>
      </w:r>
      <w:r w:rsidRPr="00720172">
        <w:rPr>
          <w:i/>
          <w:iCs/>
          <w:lang w:val="en-US"/>
        </w:rPr>
        <w:t>2017 20th International Conference of Computer and Information Technology (ICCIT)</w:t>
      </w:r>
      <w:r w:rsidRPr="00720172">
        <w:rPr>
          <w:lang w:val="en-US"/>
        </w:rPr>
        <w:t>, pp. 1–6. doi: 10.1109/ICCITECHN.2017.8281802.</w:t>
      </w:r>
    </w:p>
    <w:p w:rsidR="00720172" w:rsidRPr="00720172" w:rsidRDefault="00720172" w:rsidP="00720172">
      <w:pPr>
        <w:pStyle w:val="Bibliography"/>
        <w:rPr>
          <w:lang w:val="en-US"/>
        </w:rPr>
      </w:pPr>
      <w:r w:rsidRPr="00720172">
        <w:rPr>
          <w:lang w:val="en-US"/>
        </w:rPr>
        <w:t xml:space="preserve">Olaiya, F. and Adeyemo, A. B. (2012) ‘Application of Data Mining Techniques in Weather Prediction and Climate Change Studies’, </w:t>
      </w:r>
      <w:r w:rsidRPr="00720172">
        <w:rPr>
          <w:i/>
          <w:iCs/>
          <w:lang w:val="en-US"/>
        </w:rPr>
        <w:t>International Journal of Information Engineering and Electronic Business</w:t>
      </w:r>
      <w:r w:rsidRPr="00720172">
        <w:rPr>
          <w:lang w:val="en-US"/>
        </w:rPr>
        <w:t>, 4(1), pp. 51–59. doi: 10.5815/ijieeb.2012.01.07.</w:t>
      </w:r>
    </w:p>
    <w:p w:rsidR="00720172" w:rsidRPr="00720172" w:rsidRDefault="00720172" w:rsidP="00720172">
      <w:pPr>
        <w:pStyle w:val="Bibliography"/>
        <w:rPr>
          <w:lang w:val="en-US"/>
        </w:rPr>
      </w:pPr>
      <w:r w:rsidRPr="00720172">
        <w:rPr>
          <w:lang w:val="en-US"/>
        </w:rPr>
        <w:t xml:space="preserve">PAL, S. </w:t>
      </w:r>
      <w:r w:rsidRPr="00720172">
        <w:rPr>
          <w:i/>
          <w:iCs/>
          <w:lang w:val="en-US"/>
        </w:rPr>
        <w:t>et al.</w:t>
      </w:r>
      <w:r w:rsidRPr="00720172">
        <w:rPr>
          <w:lang w:val="en-US"/>
        </w:rPr>
        <w:t xml:space="preserve"> (no date) ‘Short Term Prediction of Atmospheric Temperature using Neural Networks’, p. 1. Available at: http://metnet.imd.gov.in/mausamdocs/15347.pdf (Accessed: 1 June 2018).</w:t>
      </w:r>
    </w:p>
    <w:p w:rsidR="00720172" w:rsidRPr="00720172" w:rsidRDefault="00720172" w:rsidP="00720172">
      <w:pPr>
        <w:pStyle w:val="Bibliography"/>
        <w:rPr>
          <w:lang w:val="en-US"/>
        </w:rPr>
      </w:pPr>
      <w:r w:rsidRPr="00720172">
        <w:rPr>
          <w:lang w:val="en-US"/>
        </w:rPr>
        <w:t>Pandey, A. K., Agrawal, C. P. and Agrawal, M. (2017) ‘A hadoop based weather prediction model for classification of weather data’, in. IEEE, pp. 1–5. doi: 10.1109/ICECCT.2017.8117862.</w:t>
      </w:r>
    </w:p>
    <w:p w:rsidR="00720172" w:rsidRPr="00720172" w:rsidRDefault="00720172" w:rsidP="00720172">
      <w:pPr>
        <w:pStyle w:val="Bibliography"/>
        <w:rPr>
          <w:lang w:val="en-US"/>
        </w:rPr>
      </w:pPr>
      <w:r w:rsidRPr="00720172">
        <w:rPr>
          <w:lang w:val="en-US"/>
        </w:rPr>
        <w:t>Petre, E. G. (no date) ‘A Decision Tree for Weather Prediction’, p. 6. Available at: http://demo.pohonkeputusan.com/files/A%20Decision%20Tree%20for%20Weather%20Prediction.pdf?i=1 (Accessed: 1 June 2018).</w:t>
      </w:r>
    </w:p>
    <w:p w:rsidR="00720172" w:rsidRPr="00720172" w:rsidRDefault="00720172" w:rsidP="00720172">
      <w:pPr>
        <w:pStyle w:val="Bibliography"/>
        <w:rPr>
          <w:lang w:val="en-US"/>
        </w:rPr>
      </w:pPr>
      <w:r w:rsidRPr="00720172">
        <w:rPr>
          <w:lang w:val="en-US"/>
        </w:rPr>
        <w:t xml:space="preserve">Qu Xiaoyun </w:t>
      </w:r>
      <w:r w:rsidRPr="00720172">
        <w:rPr>
          <w:i/>
          <w:iCs/>
          <w:lang w:val="en-US"/>
        </w:rPr>
        <w:t>et al.</w:t>
      </w:r>
      <w:r w:rsidRPr="00720172">
        <w:rPr>
          <w:lang w:val="en-US"/>
        </w:rPr>
        <w:t xml:space="preserve"> (2016) ‘Short-term prediction of wind power based on deep Long Short-Term Memory’, in. IEEE, pp. 1148–1152. doi: 10.1109/APPEEC.2016.7779672.</w:t>
      </w:r>
    </w:p>
    <w:p w:rsidR="00720172" w:rsidRPr="00720172" w:rsidRDefault="00720172" w:rsidP="00720172">
      <w:pPr>
        <w:pStyle w:val="Bibliography"/>
        <w:rPr>
          <w:lang w:val="en-US"/>
        </w:rPr>
      </w:pPr>
      <w:r w:rsidRPr="00720172">
        <w:rPr>
          <w:lang w:val="en-US"/>
        </w:rPr>
        <w:t xml:space="preserve">Radhika, Y. and Shashi, M. (2009) ‘Atmospheric Temperature Prediction using Support Vector Machines’, </w:t>
      </w:r>
      <w:r w:rsidRPr="00720172">
        <w:rPr>
          <w:i/>
          <w:iCs/>
          <w:lang w:val="en-US"/>
        </w:rPr>
        <w:t>International Journal of Computer Theory and Engineering</w:t>
      </w:r>
      <w:r w:rsidRPr="00720172">
        <w:rPr>
          <w:lang w:val="en-US"/>
        </w:rPr>
        <w:t>, pp. 55–58. doi: 10.7763/IJCTE.2009.V1.9.</w:t>
      </w:r>
    </w:p>
    <w:p w:rsidR="00720172" w:rsidRPr="00720172" w:rsidRDefault="00720172" w:rsidP="00720172">
      <w:pPr>
        <w:pStyle w:val="Bibliography"/>
        <w:rPr>
          <w:lang w:val="en-US"/>
        </w:rPr>
      </w:pPr>
      <w:r w:rsidRPr="00720172">
        <w:rPr>
          <w:lang w:val="en-US"/>
        </w:rPr>
        <w:t>Saha, G. and Chauhan, N. (2017) ‘Numerical weather prediction using nonlinear auto regressive network for the Manaus region, Brazil’, in. IEEE, pp. 1–4. doi: 10.1109/IPACT.2017.8245061.</w:t>
      </w:r>
    </w:p>
    <w:p w:rsidR="00720172" w:rsidRPr="00720172" w:rsidRDefault="00720172" w:rsidP="00720172">
      <w:pPr>
        <w:pStyle w:val="Bibliography"/>
        <w:rPr>
          <w:lang w:val="en-US"/>
        </w:rPr>
      </w:pPr>
      <w:r w:rsidRPr="00720172">
        <w:rPr>
          <w:lang w:val="en-US"/>
        </w:rPr>
        <w:t xml:space="preserve">Salzberg, S. and Segre, A. (1994) ‘Review of C4.5: Programs for Machine Learning by J. Ross Quinlan.’, </w:t>
      </w:r>
      <w:r w:rsidRPr="00720172">
        <w:rPr>
          <w:i/>
          <w:iCs/>
          <w:lang w:val="en-US"/>
        </w:rPr>
        <w:t>Machine Learning - ML</w:t>
      </w:r>
      <w:r w:rsidRPr="00720172">
        <w:rPr>
          <w:lang w:val="en-US"/>
        </w:rPr>
        <w:t>, 16, pp. 235–240. doi: 10.1007/BF00993309.</w:t>
      </w:r>
    </w:p>
    <w:p w:rsidR="00720172" w:rsidRPr="00720172" w:rsidRDefault="00720172" w:rsidP="00720172">
      <w:pPr>
        <w:pStyle w:val="Bibliography"/>
        <w:rPr>
          <w:lang w:val="en-US"/>
        </w:rPr>
      </w:pPr>
      <w:r w:rsidRPr="00720172">
        <w:rPr>
          <w:lang w:val="en-US"/>
        </w:rPr>
        <w:t xml:space="preserve">Sanusi, U. and Corne, D. (2015) ‘Feature selection for accurate short-term forecasting of local wind-speed’, in </w:t>
      </w:r>
      <w:r w:rsidRPr="00720172">
        <w:rPr>
          <w:i/>
          <w:iCs/>
          <w:lang w:val="en-US"/>
        </w:rPr>
        <w:t>2015 IEEE 8th International Workshop on Computational Intelligence and Applications (IWCIA)</w:t>
      </w:r>
      <w:r w:rsidRPr="00720172">
        <w:rPr>
          <w:lang w:val="en-US"/>
        </w:rPr>
        <w:t xml:space="preserve">. </w:t>
      </w:r>
      <w:r w:rsidRPr="00720172">
        <w:rPr>
          <w:i/>
          <w:iCs/>
          <w:lang w:val="en-US"/>
        </w:rPr>
        <w:t>2015 IEEE 8th International Workshop on Computational Intelligence and Applications (IWCIA)</w:t>
      </w:r>
      <w:r w:rsidRPr="00720172">
        <w:rPr>
          <w:lang w:val="en-US"/>
        </w:rPr>
        <w:t>, pp. 121–126. doi: 10.1109/IWCIA.2015.7449474.</w:t>
      </w:r>
    </w:p>
    <w:p w:rsidR="00720172" w:rsidRPr="00720172" w:rsidRDefault="00720172" w:rsidP="00720172">
      <w:pPr>
        <w:pStyle w:val="Bibliography"/>
        <w:rPr>
          <w:lang w:val="en-US"/>
        </w:rPr>
      </w:pPr>
      <w:r w:rsidRPr="00720172">
        <w:rPr>
          <w:lang w:val="en-US"/>
        </w:rPr>
        <w:lastRenderedPageBreak/>
        <w:t xml:space="preserve">Sharma, A., Chaturvedi, S. and Gour, B. (2014) ‘A Semi- Supervised Technique for Weather Condition Prediction using DBSCAN and KNN’, </w:t>
      </w:r>
      <w:r w:rsidRPr="00720172">
        <w:rPr>
          <w:i/>
          <w:iCs/>
          <w:lang w:val="en-US"/>
        </w:rPr>
        <w:t>International Journal of Computer Applications</w:t>
      </w:r>
      <w:r w:rsidRPr="00720172">
        <w:rPr>
          <w:lang w:val="en-US"/>
        </w:rPr>
        <w:t>, 95(10), pp. 21–26. doi: 10.5120/16631-6500.</w:t>
      </w:r>
    </w:p>
    <w:p w:rsidR="00720172" w:rsidRPr="00720172" w:rsidRDefault="00720172" w:rsidP="00720172">
      <w:pPr>
        <w:pStyle w:val="Bibliography"/>
        <w:rPr>
          <w:lang w:val="en-US"/>
        </w:rPr>
      </w:pPr>
      <w:r w:rsidRPr="00720172">
        <w:rPr>
          <w:lang w:val="en-US"/>
        </w:rPr>
        <w:t>Shuman, F. G. (1978) ‘Numerical weather Prediction’, 59(1), p. 13. Available at: https://journals.ametsoc.org/doi/pdf/10.1175/1520-0477%281978%29059%3C0005%3ANWP%3E2.0.CO%3B2 (Accessed: 1 June 2018).</w:t>
      </w:r>
    </w:p>
    <w:p w:rsidR="00720172" w:rsidRPr="00720172" w:rsidRDefault="00720172" w:rsidP="00720172">
      <w:pPr>
        <w:pStyle w:val="Bibliography"/>
        <w:rPr>
          <w:lang w:val="en-US"/>
        </w:rPr>
      </w:pPr>
      <w:r w:rsidRPr="00720172">
        <w:rPr>
          <w:lang w:val="en-US"/>
        </w:rPr>
        <w:t xml:space="preserve">Sivakumar, M. (2006) ‘Climate prediction and agriculture: current status and future challenges’, </w:t>
      </w:r>
      <w:r w:rsidRPr="00720172">
        <w:rPr>
          <w:i/>
          <w:iCs/>
          <w:lang w:val="en-US"/>
        </w:rPr>
        <w:t>Climate Research</w:t>
      </w:r>
      <w:r w:rsidRPr="00720172">
        <w:rPr>
          <w:lang w:val="en-US"/>
        </w:rPr>
        <w:t>, 33, pp. 3–17. doi: 10.3354/cr033003.</w:t>
      </w:r>
    </w:p>
    <w:p w:rsidR="00720172" w:rsidRPr="00720172" w:rsidRDefault="00720172" w:rsidP="00720172">
      <w:pPr>
        <w:pStyle w:val="Bibliography"/>
        <w:rPr>
          <w:lang w:val="en-US"/>
        </w:rPr>
      </w:pPr>
      <w:r w:rsidRPr="00720172">
        <w:rPr>
          <w:i/>
          <w:iCs/>
          <w:lang w:val="en-US"/>
        </w:rPr>
        <w:t>sklearn.preprocessing.StandardScaler — scikit-learn 0.19.1 documentation</w:t>
      </w:r>
      <w:r w:rsidRPr="00720172">
        <w:rPr>
          <w:lang w:val="en-US"/>
        </w:rPr>
        <w:t xml:space="preserve"> (no date). Available at: http://scikit-learn.org/stable/modules/generated/sklearn.preprocessing.StandardScaler.html (Accessed: 7 June 2018).</w:t>
      </w:r>
    </w:p>
    <w:p w:rsidR="00720172" w:rsidRPr="00720172" w:rsidRDefault="00720172" w:rsidP="00720172">
      <w:pPr>
        <w:pStyle w:val="Bibliography"/>
        <w:rPr>
          <w:lang w:val="en-US"/>
        </w:rPr>
      </w:pPr>
      <w:r w:rsidRPr="00720172">
        <w:rPr>
          <w:lang w:val="en-US"/>
        </w:rPr>
        <w:t xml:space="preserve">Talib, M. R. </w:t>
      </w:r>
      <w:r w:rsidRPr="00720172">
        <w:rPr>
          <w:i/>
          <w:iCs/>
          <w:lang w:val="en-US"/>
        </w:rPr>
        <w:t>et al.</w:t>
      </w:r>
      <w:r w:rsidRPr="00720172">
        <w:rPr>
          <w:lang w:val="en-US"/>
        </w:rPr>
        <w:t xml:space="preserve"> (2017) ‘Application of Data Mining Techniques in Weather Data Analysis’, 17(6), p. 7. Available at: http://paper.ijcsns.org/07_book/201706/20170604.pdf (Accessed: 1 June 2018).</w:t>
      </w:r>
    </w:p>
    <w:p w:rsidR="00720172" w:rsidRPr="00720172" w:rsidRDefault="00720172" w:rsidP="00720172">
      <w:pPr>
        <w:pStyle w:val="Bibliography"/>
        <w:rPr>
          <w:lang w:val="en-US"/>
        </w:rPr>
      </w:pPr>
      <w:r w:rsidRPr="00720172">
        <w:rPr>
          <w:i/>
          <w:iCs/>
          <w:lang w:val="en-US"/>
        </w:rPr>
        <w:t>Temperatures - Dry Bulb/Web Bulb/Dew Point</w:t>
      </w:r>
      <w:r w:rsidRPr="00720172">
        <w:rPr>
          <w:lang w:val="en-US"/>
        </w:rPr>
        <w:t xml:space="preserve"> (no date). Available at: https://www.weather.gov/source/zhu/ZHU_Training_Page/definitions/dry_wet_bulb_definition/dry_wet_bulb.html (Accessed: 15 June 2018).</w:t>
      </w:r>
    </w:p>
    <w:p w:rsidR="00720172" w:rsidRPr="00720172" w:rsidRDefault="00720172" w:rsidP="00720172">
      <w:pPr>
        <w:pStyle w:val="Bibliography"/>
        <w:rPr>
          <w:lang w:val="en-US"/>
        </w:rPr>
      </w:pPr>
      <w:r w:rsidRPr="00720172">
        <w:rPr>
          <w:lang w:val="en-US"/>
        </w:rPr>
        <w:t>Wang, Z. and Sheng, H. (2010) ‘Rainfall Prediction Using Generalized Regression Neural Network: Case Study Zhengzhou’, in. IEEE, pp. 1265–1268. doi: 10.1109/ICCIS.2010.312.</w:t>
      </w:r>
    </w:p>
    <w:p w:rsidR="00720172" w:rsidRPr="00720172" w:rsidRDefault="00720172" w:rsidP="00720172">
      <w:pPr>
        <w:pStyle w:val="Bibliography"/>
        <w:rPr>
          <w:lang w:val="en-US"/>
        </w:rPr>
      </w:pPr>
      <w:r w:rsidRPr="00720172">
        <w:rPr>
          <w:i/>
          <w:iCs/>
          <w:lang w:val="en-US"/>
        </w:rPr>
        <w:t>Water Vapour - Met Éireann - The Irish Meteorological Service</w:t>
      </w:r>
      <w:r w:rsidRPr="00720172">
        <w:rPr>
          <w:lang w:val="en-US"/>
        </w:rPr>
        <w:t xml:space="preserve"> (no date). Available at: https://www.met.ie/climate/what-we-measure/water-vapour (Accessed: 16 June 2018).</w:t>
      </w:r>
    </w:p>
    <w:p w:rsidR="00720172" w:rsidRPr="00720172" w:rsidRDefault="00720172" w:rsidP="00720172">
      <w:pPr>
        <w:pStyle w:val="Bibliography"/>
        <w:rPr>
          <w:lang w:val="en-US"/>
        </w:rPr>
      </w:pPr>
      <w:r w:rsidRPr="00720172">
        <w:rPr>
          <w:i/>
          <w:iCs/>
          <w:lang w:val="en-US"/>
        </w:rPr>
        <w:t>Weather Questions &amp; Answers</w:t>
      </w:r>
      <w:r w:rsidRPr="00720172">
        <w:rPr>
          <w:lang w:val="en-US"/>
        </w:rPr>
        <w:t xml:space="preserve"> (2012) </w:t>
      </w:r>
      <w:r w:rsidRPr="00720172">
        <w:rPr>
          <w:i/>
          <w:iCs/>
          <w:lang w:val="en-US"/>
        </w:rPr>
        <w:t>Weather Questions</w:t>
      </w:r>
      <w:r w:rsidRPr="00720172">
        <w:rPr>
          <w:lang w:val="en-US"/>
        </w:rPr>
        <w:t>. Available at: http://www.weatherquestions.com (Accessed: 15 June 2018).</w:t>
      </w:r>
    </w:p>
    <w:p w:rsidR="00400E30" w:rsidRPr="00DC0418" w:rsidRDefault="0036000E" w:rsidP="00632CCE">
      <w:pPr>
        <w:spacing w:line="360" w:lineRule="auto"/>
        <w:jc w:val="both"/>
      </w:pPr>
      <w:r>
        <w:fldChar w:fldCharType="end"/>
      </w:r>
    </w:p>
    <w:sectPr w:rsidR="00400E30" w:rsidRPr="00DC0418" w:rsidSect="0085255E">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6BBC" w:rsidRDefault="00D26BBC" w:rsidP="00362737">
      <w:r>
        <w:separator/>
      </w:r>
    </w:p>
  </w:endnote>
  <w:endnote w:type="continuationSeparator" w:id="0">
    <w:p w:rsidR="00D26BBC" w:rsidRDefault="00D26BBC"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EC4284" w:rsidRDefault="00EC4284"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C4284" w:rsidRDefault="00EC4284"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EC4284" w:rsidRDefault="00EC4284"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EC4284" w:rsidRDefault="00EC4284"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6BBC" w:rsidRDefault="00D26BBC" w:rsidP="00362737">
      <w:r>
        <w:separator/>
      </w:r>
    </w:p>
  </w:footnote>
  <w:footnote w:type="continuationSeparator" w:id="0">
    <w:p w:rsidR="00D26BBC" w:rsidRDefault="00D26BBC"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561"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5C2D"/>
    <w:rsid w:val="0002011C"/>
    <w:rsid w:val="00021A04"/>
    <w:rsid w:val="00027268"/>
    <w:rsid w:val="00030F1D"/>
    <w:rsid w:val="00036A02"/>
    <w:rsid w:val="0004085D"/>
    <w:rsid w:val="0004354D"/>
    <w:rsid w:val="00043FF2"/>
    <w:rsid w:val="00046E7C"/>
    <w:rsid w:val="00047CC3"/>
    <w:rsid w:val="00053616"/>
    <w:rsid w:val="000561AC"/>
    <w:rsid w:val="00056E12"/>
    <w:rsid w:val="0006454F"/>
    <w:rsid w:val="00075A53"/>
    <w:rsid w:val="00076F0C"/>
    <w:rsid w:val="00087605"/>
    <w:rsid w:val="00091DBE"/>
    <w:rsid w:val="000923B2"/>
    <w:rsid w:val="00094CDE"/>
    <w:rsid w:val="000A00D3"/>
    <w:rsid w:val="000A053D"/>
    <w:rsid w:val="000B1638"/>
    <w:rsid w:val="000B3B94"/>
    <w:rsid w:val="000B563F"/>
    <w:rsid w:val="000B757A"/>
    <w:rsid w:val="000C3071"/>
    <w:rsid w:val="000C58CE"/>
    <w:rsid w:val="000E53B4"/>
    <w:rsid w:val="000E655C"/>
    <w:rsid w:val="000F266C"/>
    <w:rsid w:val="000F3487"/>
    <w:rsid w:val="000F6EB4"/>
    <w:rsid w:val="00100366"/>
    <w:rsid w:val="00100DC1"/>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72A3B"/>
    <w:rsid w:val="00175441"/>
    <w:rsid w:val="0017713B"/>
    <w:rsid w:val="00186F49"/>
    <w:rsid w:val="0019100E"/>
    <w:rsid w:val="0019140A"/>
    <w:rsid w:val="001928BF"/>
    <w:rsid w:val="00193C11"/>
    <w:rsid w:val="00197A6A"/>
    <w:rsid w:val="001A1724"/>
    <w:rsid w:val="001A17BC"/>
    <w:rsid w:val="001A4C6B"/>
    <w:rsid w:val="001A767E"/>
    <w:rsid w:val="001B13F5"/>
    <w:rsid w:val="001B239C"/>
    <w:rsid w:val="001B41E8"/>
    <w:rsid w:val="001B5B19"/>
    <w:rsid w:val="001B754B"/>
    <w:rsid w:val="001C4EDD"/>
    <w:rsid w:val="001C5D35"/>
    <w:rsid w:val="001D6685"/>
    <w:rsid w:val="001E0FF9"/>
    <w:rsid w:val="001E4D13"/>
    <w:rsid w:val="001E509A"/>
    <w:rsid w:val="001F524F"/>
    <w:rsid w:val="0020533E"/>
    <w:rsid w:val="002063F2"/>
    <w:rsid w:val="0022647C"/>
    <w:rsid w:val="00235687"/>
    <w:rsid w:val="00237066"/>
    <w:rsid w:val="0023722B"/>
    <w:rsid w:val="0024167A"/>
    <w:rsid w:val="002421EE"/>
    <w:rsid w:val="002451E1"/>
    <w:rsid w:val="00246658"/>
    <w:rsid w:val="00251DAB"/>
    <w:rsid w:val="002539C8"/>
    <w:rsid w:val="00261C8F"/>
    <w:rsid w:val="00264E26"/>
    <w:rsid w:val="00276383"/>
    <w:rsid w:val="00276F3B"/>
    <w:rsid w:val="00280791"/>
    <w:rsid w:val="0028190D"/>
    <w:rsid w:val="0028229A"/>
    <w:rsid w:val="002865BB"/>
    <w:rsid w:val="00293B51"/>
    <w:rsid w:val="002944E5"/>
    <w:rsid w:val="00294CB1"/>
    <w:rsid w:val="00294D59"/>
    <w:rsid w:val="002A238E"/>
    <w:rsid w:val="002A4CD8"/>
    <w:rsid w:val="002B1C68"/>
    <w:rsid w:val="002B4904"/>
    <w:rsid w:val="002B615B"/>
    <w:rsid w:val="002C45D5"/>
    <w:rsid w:val="002E52E5"/>
    <w:rsid w:val="002E5B11"/>
    <w:rsid w:val="002E5B12"/>
    <w:rsid w:val="002F0618"/>
    <w:rsid w:val="002F0A34"/>
    <w:rsid w:val="002F2344"/>
    <w:rsid w:val="002F38D3"/>
    <w:rsid w:val="002F3FD9"/>
    <w:rsid w:val="002F64FD"/>
    <w:rsid w:val="003010E9"/>
    <w:rsid w:val="00301E16"/>
    <w:rsid w:val="003066A4"/>
    <w:rsid w:val="0031004B"/>
    <w:rsid w:val="00310FC1"/>
    <w:rsid w:val="00316D12"/>
    <w:rsid w:val="003208BC"/>
    <w:rsid w:val="00327187"/>
    <w:rsid w:val="003308E5"/>
    <w:rsid w:val="00332BD1"/>
    <w:rsid w:val="00342659"/>
    <w:rsid w:val="00342E47"/>
    <w:rsid w:val="00343A2C"/>
    <w:rsid w:val="0034709E"/>
    <w:rsid w:val="00351BA7"/>
    <w:rsid w:val="0035248B"/>
    <w:rsid w:val="0035528E"/>
    <w:rsid w:val="0036000E"/>
    <w:rsid w:val="00360104"/>
    <w:rsid w:val="00362737"/>
    <w:rsid w:val="0037466E"/>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C009C"/>
    <w:rsid w:val="003C49CC"/>
    <w:rsid w:val="003D03CB"/>
    <w:rsid w:val="003D0D41"/>
    <w:rsid w:val="003D34E6"/>
    <w:rsid w:val="003D759E"/>
    <w:rsid w:val="003E4EDC"/>
    <w:rsid w:val="003E6A88"/>
    <w:rsid w:val="00400C65"/>
    <w:rsid w:val="00400E30"/>
    <w:rsid w:val="004030FB"/>
    <w:rsid w:val="00403C9A"/>
    <w:rsid w:val="00420E49"/>
    <w:rsid w:val="00422C22"/>
    <w:rsid w:val="00424CF7"/>
    <w:rsid w:val="004259CC"/>
    <w:rsid w:val="00425C32"/>
    <w:rsid w:val="00434D41"/>
    <w:rsid w:val="00436E68"/>
    <w:rsid w:val="00447F7F"/>
    <w:rsid w:val="00452D47"/>
    <w:rsid w:val="00470E51"/>
    <w:rsid w:val="00473464"/>
    <w:rsid w:val="00476F4F"/>
    <w:rsid w:val="0047707B"/>
    <w:rsid w:val="00481540"/>
    <w:rsid w:val="00481D0C"/>
    <w:rsid w:val="00485EB3"/>
    <w:rsid w:val="004860E2"/>
    <w:rsid w:val="0048681B"/>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0E68"/>
    <w:rsid w:val="00521741"/>
    <w:rsid w:val="00522C2F"/>
    <w:rsid w:val="00523D2F"/>
    <w:rsid w:val="00524E0F"/>
    <w:rsid w:val="0052609E"/>
    <w:rsid w:val="00534E37"/>
    <w:rsid w:val="005422EF"/>
    <w:rsid w:val="0054672D"/>
    <w:rsid w:val="005511E2"/>
    <w:rsid w:val="005541BC"/>
    <w:rsid w:val="00556939"/>
    <w:rsid w:val="00557E82"/>
    <w:rsid w:val="005647EB"/>
    <w:rsid w:val="00565D85"/>
    <w:rsid w:val="0056602D"/>
    <w:rsid w:val="005764AD"/>
    <w:rsid w:val="005810DB"/>
    <w:rsid w:val="00591CA4"/>
    <w:rsid w:val="00595769"/>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566E"/>
    <w:rsid w:val="005E748B"/>
    <w:rsid w:val="005F1D83"/>
    <w:rsid w:val="005F5828"/>
    <w:rsid w:val="005F5E3D"/>
    <w:rsid w:val="006034DC"/>
    <w:rsid w:val="006045B1"/>
    <w:rsid w:val="006048EC"/>
    <w:rsid w:val="0061137B"/>
    <w:rsid w:val="00613D81"/>
    <w:rsid w:val="00620F6C"/>
    <w:rsid w:val="0062391B"/>
    <w:rsid w:val="006242C8"/>
    <w:rsid w:val="00632CCE"/>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2110"/>
    <w:rsid w:val="00693147"/>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5956"/>
    <w:rsid w:val="006F603C"/>
    <w:rsid w:val="00702CE1"/>
    <w:rsid w:val="0071406C"/>
    <w:rsid w:val="007142F9"/>
    <w:rsid w:val="00715013"/>
    <w:rsid w:val="007161AF"/>
    <w:rsid w:val="00717D4D"/>
    <w:rsid w:val="00717DED"/>
    <w:rsid w:val="00720172"/>
    <w:rsid w:val="00720B50"/>
    <w:rsid w:val="00720B6C"/>
    <w:rsid w:val="00723FAA"/>
    <w:rsid w:val="007244B4"/>
    <w:rsid w:val="00731C7F"/>
    <w:rsid w:val="00737639"/>
    <w:rsid w:val="00740E3F"/>
    <w:rsid w:val="00741A7B"/>
    <w:rsid w:val="00742AA4"/>
    <w:rsid w:val="00742F15"/>
    <w:rsid w:val="00743BF3"/>
    <w:rsid w:val="007458C6"/>
    <w:rsid w:val="00751642"/>
    <w:rsid w:val="00751F56"/>
    <w:rsid w:val="007533BC"/>
    <w:rsid w:val="00767D35"/>
    <w:rsid w:val="0077029E"/>
    <w:rsid w:val="00773A8E"/>
    <w:rsid w:val="00776F63"/>
    <w:rsid w:val="00781719"/>
    <w:rsid w:val="00784CAF"/>
    <w:rsid w:val="00785A91"/>
    <w:rsid w:val="007B3EA3"/>
    <w:rsid w:val="007B584B"/>
    <w:rsid w:val="007B6AB4"/>
    <w:rsid w:val="007B7926"/>
    <w:rsid w:val="007C5A25"/>
    <w:rsid w:val="007C5CBF"/>
    <w:rsid w:val="007C66BA"/>
    <w:rsid w:val="007C7661"/>
    <w:rsid w:val="007D19A2"/>
    <w:rsid w:val="007D4025"/>
    <w:rsid w:val="007D57A6"/>
    <w:rsid w:val="007D71ED"/>
    <w:rsid w:val="007E41C8"/>
    <w:rsid w:val="007F1CB9"/>
    <w:rsid w:val="007F1DAE"/>
    <w:rsid w:val="007F6BE5"/>
    <w:rsid w:val="007F6FB4"/>
    <w:rsid w:val="0080325E"/>
    <w:rsid w:val="00805A7A"/>
    <w:rsid w:val="00805ACC"/>
    <w:rsid w:val="0081401E"/>
    <w:rsid w:val="008161B3"/>
    <w:rsid w:val="00820FAB"/>
    <w:rsid w:val="00821C3C"/>
    <w:rsid w:val="0082601E"/>
    <w:rsid w:val="008274B3"/>
    <w:rsid w:val="00827EBB"/>
    <w:rsid w:val="008311EC"/>
    <w:rsid w:val="0083125B"/>
    <w:rsid w:val="008329CC"/>
    <w:rsid w:val="0084255F"/>
    <w:rsid w:val="008427C6"/>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9BE"/>
    <w:rsid w:val="00880D7D"/>
    <w:rsid w:val="008846F8"/>
    <w:rsid w:val="00885AF5"/>
    <w:rsid w:val="00885C23"/>
    <w:rsid w:val="00890F16"/>
    <w:rsid w:val="008938B1"/>
    <w:rsid w:val="00893C59"/>
    <w:rsid w:val="0089768F"/>
    <w:rsid w:val="008A0C14"/>
    <w:rsid w:val="008A4AF0"/>
    <w:rsid w:val="008B124E"/>
    <w:rsid w:val="008B1DF4"/>
    <w:rsid w:val="008B3735"/>
    <w:rsid w:val="008B7C64"/>
    <w:rsid w:val="008C2418"/>
    <w:rsid w:val="008C37D8"/>
    <w:rsid w:val="008C3987"/>
    <w:rsid w:val="008C4640"/>
    <w:rsid w:val="008C7492"/>
    <w:rsid w:val="008E0096"/>
    <w:rsid w:val="008E7CF9"/>
    <w:rsid w:val="008F4F79"/>
    <w:rsid w:val="008F5EA0"/>
    <w:rsid w:val="00903372"/>
    <w:rsid w:val="00906B33"/>
    <w:rsid w:val="00916339"/>
    <w:rsid w:val="00920264"/>
    <w:rsid w:val="00921709"/>
    <w:rsid w:val="00922A6B"/>
    <w:rsid w:val="009337D8"/>
    <w:rsid w:val="0094013C"/>
    <w:rsid w:val="0094255C"/>
    <w:rsid w:val="00944343"/>
    <w:rsid w:val="00945EFB"/>
    <w:rsid w:val="009464AB"/>
    <w:rsid w:val="009471AB"/>
    <w:rsid w:val="00950A7F"/>
    <w:rsid w:val="00950B0D"/>
    <w:rsid w:val="00953633"/>
    <w:rsid w:val="009558A0"/>
    <w:rsid w:val="00955A1D"/>
    <w:rsid w:val="00955BB5"/>
    <w:rsid w:val="00955C9E"/>
    <w:rsid w:val="00961727"/>
    <w:rsid w:val="009638ED"/>
    <w:rsid w:val="00967367"/>
    <w:rsid w:val="00967DA9"/>
    <w:rsid w:val="00977B09"/>
    <w:rsid w:val="00983855"/>
    <w:rsid w:val="00983DCF"/>
    <w:rsid w:val="009864E5"/>
    <w:rsid w:val="00992E89"/>
    <w:rsid w:val="009A18DF"/>
    <w:rsid w:val="009A5B0E"/>
    <w:rsid w:val="009B01D0"/>
    <w:rsid w:val="009B1EBF"/>
    <w:rsid w:val="009B3D78"/>
    <w:rsid w:val="009B542C"/>
    <w:rsid w:val="009C1059"/>
    <w:rsid w:val="009C2EAC"/>
    <w:rsid w:val="009C4C11"/>
    <w:rsid w:val="009C6812"/>
    <w:rsid w:val="009C78E0"/>
    <w:rsid w:val="009E1990"/>
    <w:rsid w:val="009E4C71"/>
    <w:rsid w:val="009E7591"/>
    <w:rsid w:val="009E7AC6"/>
    <w:rsid w:val="00A02F74"/>
    <w:rsid w:val="00A031D2"/>
    <w:rsid w:val="00A05B97"/>
    <w:rsid w:val="00A077A7"/>
    <w:rsid w:val="00A07BCB"/>
    <w:rsid w:val="00A17C94"/>
    <w:rsid w:val="00A3058E"/>
    <w:rsid w:val="00A30671"/>
    <w:rsid w:val="00A332BB"/>
    <w:rsid w:val="00A33B23"/>
    <w:rsid w:val="00A36113"/>
    <w:rsid w:val="00A36A17"/>
    <w:rsid w:val="00A40302"/>
    <w:rsid w:val="00A40580"/>
    <w:rsid w:val="00A41DF2"/>
    <w:rsid w:val="00A42611"/>
    <w:rsid w:val="00A51F82"/>
    <w:rsid w:val="00A70EB8"/>
    <w:rsid w:val="00A70EC5"/>
    <w:rsid w:val="00A71891"/>
    <w:rsid w:val="00A76F85"/>
    <w:rsid w:val="00A82E79"/>
    <w:rsid w:val="00A84874"/>
    <w:rsid w:val="00A90A3E"/>
    <w:rsid w:val="00A92D40"/>
    <w:rsid w:val="00A92DD6"/>
    <w:rsid w:val="00A93185"/>
    <w:rsid w:val="00A94B12"/>
    <w:rsid w:val="00AA0588"/>
    <w:rsid w:val="00AB1186"/>
    <w:rsid w:val="00AB4350"/>
    <w:rsid w:val="00AB4BAE"/>
    <w:rsid w:val="00AB74CC"/>
    <w:rsid w:val="00AB7DA6"/>
    <w:rsid w:val="00AC3783"/>
    <w:rsid w:val="00AC4831"/>
    <w:rsid w:val="00AD1C08"/>
    <w:rsid w:val="00AD7A2B"/>
    <w:rsid w:val="00AE1082"/>
    <w:rsid w:val="00AE255D"/>
    <w:rsid w:val="00AE2B41"/>
    <w:rsid w:val="00AE4611"/>
    <w:rsid w:val="00AF040D"/>
    <w:rsid w:val="00AF2CFE"/>
    <w:rsid w:val="00AF5A54"/>
    <w:rsid w:val="00B04667"/>
    <w:rsid w:val="00B05A0B"/>
    <w:rsid w:val="00B065E2"/>
    <w:rsid w:val="00B173FF"/>
    <w:rsid w:val="00B2015C"/>
    <w:rsid w:val="00B2627E"/>
    <w:rsid w:val="00B27E70"/>
    <w:rsid w:val="00B3192D"/>
    <w:rsid w:val="00B33EE0"/>
    <w:rsid w:val="00B34ABF"/>
    <w:rsid w:val="00B4395F"/>
    <w:rsid w:val="00B50105"/>
    <w:rsid w:val="00B5328D"/>
    <w:rsid w:val="00B54C37"/>
    <w:rsid w:val="00B56B0A"/>
    <w:rsid w:val="00B5776F"/>
    <w:rsid w:val="00B6313A"/>
    <w:rsid w:val="00B67A5F"/>
    <w:rsid w:val="00B711A0"/>
    <w:rsid w:val="00B720BB"/>
    <w:rsid w:val="00B7749C"/>
    <w:rsid w:val="00B909D9"/>
    <w:rsid w:val="00BA1B5C"/>
    <w:rsid w:val="00BB7187"/>
    <w:rsid w:val="00BC3358"/>
    <w:rsid w:val="00BE5B4F"/>
    <w:rsid w:val="00C00129"/>
    <w:rsid w:val="00C059C6"/>
    <w:rsid w:val="00C07C42"/>
    <w:rsid w:val="00C10B6A"/>
    <w:rsid w:val="00C13CBF"/>
    <w:rsid w:val="00C173F9"/>
    <w:rsid w:val="00C205B3"/>
    <w:rsid w:val="00C20D91"/>
    <w:rsid w:val="00C215B7"/>
    <w:rsid w:val="00C21CB6"/>
    <w:rsid w:val="00C26085"/>
    <w:rsid w:val="00C26D34"/>
    <w:rsid w:val="00C337C5"/>
    <w:rsid w:val="00C36103"/>
    <w:rsid w:val="00C40C4D"/>
    <w:rsid w:val="00C42B89"/>
    <w:rsid w:val="00C46E90"/>
    <w:rsid w:val="00C478AB"/>
    <w:rsid w:val="00C60797"/>
    <w:rsid w:val="00C62230"/>
    <w:rsid w:val="00C66D13"/>
    <w:rsid w:val="00C750A9"/>
    <w:rsid w:val="00C82B01"/>
    <w:rsid w:val="00C82DA0"/>
    <w:rsid w:val="00C8337C"/>
    <w:rsid w:val="00C87CDA"/>
    <w:rsid w:val="00C9120F"/>
    <w:rsid w:val="00C93727"/>
    <w:rsid w:val="00C944BE"/>
    <w:rsid w:val="00C97FC1"/>
    <w:rsid w:val="00CA016B"/>
    <w:rsid w:val="00CA1F9C"/>
    <w:rsid w:val="00CA495D"/>
    <w:rsid w:val="00CA7FE4"/>
    <w:rsid w:val="00CB2247"/>
    <w:rsid w:val="00CB2C68"/>
    <w:rsid w:val="00CB4BC3"/>
    <w:rsid w:val="00CB5917"/>
    <w:rsid w:val="00CC1FB5"/>
    <w:rsid w:val="00CC281F"/>
    <w:rsid w:val="00CC784E"/>
    <w:rsid w:val="00CE20F9"/>
    <w:rsid w:val="00CE5201"/>
    <w:rsid w:val="00CE6724"/>
    <w:rsid w:val="00CE7959"/>
    <w:rsid w:val="00CF2744"/>
    <w:rsid w:val="00CF6076"/>
    <w:rsid w:val="00CF78BE"/>
    <w:rsid w:val="00D00DE4"/>
    <w:rsid w:val="00D0305A"/>
    <w:rsid w:val="00D043AB"/>
    <w:rsid w:val="00D050A5"/>
    <w:rsid w:val="00D2368D"/>
    <w:rsid w:val="00D26BBC"/>
    <w:rsid w:val="00D31AB8"/>
    <w:rsid w:val="00D3620F"/>
    <w:rsid w:val="00D40F60"/>
    <w:rsid w:val="00D41467"/>
    <w:rsid w:val="00D42CE4"/>
    <w:rsid w:val="00D53AFC"/>
    <w:rsid w:val="00D60D5B"/>
    <w:rsid w:val="00D67966"/>
    <w:rsid w:val="00D70926"/>
    <w:rsid w:val="00D71118"/>
    <w:rsid w:val="00D727E2"/>
    <w:rsid w:val="00D800DF"/>
    <w:rsid w:val="00D86CF8"/>
    <w:rsid w:val="00DA1C1C"/>
    <w:rsid w:val="00DC0418"/>
    <w:rsid w:val="00DC0670"/>
    <w:rsid w:val="00DC3DCD"/>
    <w:rsid w:val="00DD1998"/>
    <w:rsid w:val="00DE29B7"/>
    <w:rsid w:val="00DE4E82"/>
    <w:rsid w:val="00DF5403"/>
    <w:rsid w:val="00DF631F"/>
    <w:rsid w:val="00DF6B44"/>
    <w:rsid w:val="00DF7566"/>
    <w:rsid w:val="00E06059"/>
    <w:rsid w:val="00E10CD3"/>
    <w:rsid w:val="00E12773"/>
    <w:rsid w:val="00E1432A"/>
    <w:rsid w:val="00E158A8"/>
    <w:rsid w:val="00E206C5"/>
    <w:rsid w:val="00E225CB"/>
    <w:rsid w:val="00E22D1B"/>
    <w:rsid w:val="00E2315E"/>
    <w:rsid w:val="00E2613A"/>
    <w:rsid w:val="00E307AB"/>
    <w:rsid w:val="00E42513"/>
    <w:rsid w:val="00E46DFF"/>
    <w:rsid w:val="00E51001"/>
    <w:rsid w:val="00E522CA"/>
    <w:rsid w:val="00E5242B"/>
    <w:rsid w:val="00E536B8"/>
    <w:rsid w:val="00E543F3"/>
    <w:rsid w:val="00E5597C"/>
    <w:rsid w:val="00E56513"/>
    <w:rsid w:val="00E64B84"/>
    <w:rsid w:val="00E65302"/>
    <w:rsid w:val="00E663F7"/>
    <w:rsid w:val="00E6652C"/>
    <w:rsid w:val="00E71CE9"/>
    <w:rsid w:val="00E729BE"/>
    <w:rsid w:val="00E729F8"/>
    <w:rsid w:val="00E74350"/>
    <w:rsid w:val="00E76003"/>
    <w:rsid w:val="00E80122"/>
    <w:rsid w:val="00E93B6F"/>
    <w:rsid w:val="00E95201"/>
    <w:rsid w:val="00E96B98"/>
    <w:rsid w:val="00EA0B92"/>
    <w:rsid w:val="00EA598A"/>
    <w:rsid w:val="00EA693C"/>
    <w:rsid w:val="00EB177E"/>
    <w:rsid w:val="00EB7E04"/>
    <w:rsid w:val="00EC4284"/>
    <w:rsid w:val="00EC6DAC"/>
    <w:rsid w:val="00EC7EBF"/>
    <w:rsid w:val="00ED47F1"/>
    <w:rsid w:val="00ED720B"/>
    <w:rsid w:val="00ED7922"/>
    <w:rsid w:val="00EE3828"/>
    <w:rsid w:val="00EE64B6"/>
    <w:rsid w:val="00EF7047"/>
    <w:rsid w:val="00EF7CB7"/>
    <w:rsid w:val="00F043E9"/>
    <w:rsid w:val="00F105A2"/>
    <w:rsid w:val="00F106AF"/>
    <w:rsid w:val="00F10DAF"/>
    <w:rsid w:val="00F11073"/>
    <w:rsid w:val="00F15803"/>
    <w:rsid w:val="00F15F97"/>
    <w:rsid w:val="00F1632A"/>
    <w:rsid w:val="00F20307"/>
    <w:rsid w:val="00F32ACE"/>
    <w:rsid w:val="00F35C3E"/>
    <w:rsid w:val="00F43B01"/>
    <w:rsid w:val="00F46820"/>
    <w:rsid w:val="00F47C6D"/>
    <w:rsid w:val="00F572E8"/>
    <w:rsid w:val="00F631E1"/>
    <w:rsid w:val="00F64E2A"/>
    <w:rsid w:val="00F65775"/>
    <w:rsid w:val="00F66B9D"/>
    <w:rsid w:val="00F707A2"/>
    <w:rsid w:val="00F71419"/>
    <w:rsid w:val="00F770A3"/>
    <w:rsid w:val="00F81A17"/>
    <w:rsid w:val="00F83721"/>
    <w:rsid w:val="00F846F3"/>
    <w:rsid w:val="00F84853"/>
    <w:rsid w:val="00F87870"/>
    <w:rsid w:val="00F92322"/>
    <w:rsid w:val="00FA1F41"/>
    <w:rsid w:val="00FA3B33"/>
    <w:rsid w:val="00FA61D7"/>
    <w:rsid w:val="00FA7F11"/>
    <w:rsid w:val="00FB490A"/>
    <w:rsid w:val="00FB4D3C"/>
    <w:rsid w:val="00FB59A2"/>
    <w:rsid w:val="00FB5C7D"/>
    <w:rsid w:val="00FB7551"/>
    <w:rsid w:val="00FC0973"/>
    <w:rsid w:val="00FC2169"/>
    <w:rsid w:val="00FC2859"/>
    <w:rsid w:val="00FC2C2B"/>
    <w:rsid w:val="00FC5741"/>
    <w:rsid w:val="00FC67B9"/>
    <w:rsid w:val="00FC6BF1"/>
    <w:rsid w:val="00FD0E45"/>
    <w:rsid w:val="00FD24FB"/>
    <w:rsid w:val="00FD40ED"/>
    <w:rsid w:val="00FD4CB3"/>
    <w:rsid w:val="00FD6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96134-2C90-8B47-9699-1C3B9C876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TotalTime>
  <Pages>29</Pages>
  <Words>24565</Words>
  <Characters>140021</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88</cp:revision>
  <dcterms:created xsi:type="dcterms:W3CDTF">2018-05-14T08:37:00Z</dcterms:created>
  <dcterms:modified xsi:type="dcterms:W3CDTF">2018-06-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